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220D47" w14:textId="77777777" w:rsidR="00EF5E6F" w:rsidRPr="00CD5E98" w:rsidRDefault="00FE4959" w:rsidP="00FE4959">
      <w:pPr>
        <w:spacing w:after="0"/>
        <w:jc w:val="right"/>
        <w:rPr>
          <w:rFonts w:ascii="Times New Roman" w:hAnsi="Times New Roman"/>
        </w:rPr>
      </w:pPr>
      <w:r w:rsidRPr="00CD5E98">
        <w:rPr>
          <w:rFonts w:ascii="Times New Roman" w:hAnsi="Times New Roman"/>
        </w:rPr>
        <w:t>Amy Gwynn</w:t>
      </w:r>
    </w:p>
    <w:p w14:paraId="2164324A" w14:textId="77777777" w:rsidR="00FE4959" w:rsidRPr="00CD5E98" w:rsidRDefault="00FE4959" w:rsidP="00FE4959">
      <w:pPr>
        <w:spacing w:after="0"/>
        <w:jc w:val="right"/>
        <w:rPr>
          <w:rFonts w:ascii="Times New Roman" w:hAnsi="Times New Roman"/>
        </w:rPr>
      </w:pPr>
      <w:r w:rsidRPr="00CD5E98">
        <w:rPr>
          <w:rFonts w:ascii="Times New Roman" w:hAnsi="Times New Roman"/>
        </w:rPr>
        <w:t>Capstone Project</w:t>
      </w:r>
    </w:p>
    <w:p w14:paraId="1BE9FE07" w14:textId="77777777" w:rsidR="00FE4959" w:rsidRPr="00CD5E98" w:rsidRDefault="00FE4959" w:rsidP="00FE4959">
      <w:pPr>
        <w:spacing w:after="0"/>
        <w:jc w:val="right"/>
        <w:rPr>
          <w:rFonts w:ascii="Times New Roman" w:hAnsi="Times New Roman"/>
        </w:rPr>
      </w:pPr>
      <w:r w:rsidRPr="00CD5E98">
        <w:rPr>
          <w:rFonts w:ascii="Times New Roman" w:hAnsi="Times New Roman"/>
        </w:rPr>
        <w:t>Spring 2015</w:t>
      </w:r>
    </w:p>
    <w:p w14:paraId="7AC30E68" w14:textId="6CA31AA0" w:rsidR="00FE4959" w:rsidRDefault="00FE4959" w:rsidP="00FE4959">
      <w:pPr>
        <w:spacing w:after="0"/>
        <w:jc w:val="center"/>
        <w:rPr>
          <w:rFonts w:ascii="Times New Roman" w:hAnsi="Times New Roman"/>
          <w:b/>
          <w:sz w:val="28"/>
          <w:szCs w:val="28"/>
        </w:rPr>
      </w:pPr>
      <w:r w:rsidRPr="00CD5E98">
        <w:rPr>
          <w:rFonts w:ascii="Times New Roman" w:hAnsi="Times New Roman"/>
          <w:b/>
          <w:sz w:val="28"/>
          <w:szCs w:val="28"/>
        </w:rPr>
        <w:t xml:space="preserve">The Effects of Yoga on Symptoms of PTSD </w:t>
      </w:r>
    </w:p>
    <w:p w14:paraId="280CB101" w14:textId="77777777" w:rsidR="00CD5E98" w:rsidRDefault="00CD5E98" w:rsidP="00FE4959">
      <w:pPr>
        <w:spacing w:after="0"/>
        <w:jc w:val="center"/>
        <w:rPr>
          <w:rFonts w:ascii="Times New Roman" w:hAnsi="Times New Roman"/>
          <w:b/>
          <w:sz w:val="28"/>
          <w:szCs w:val="28"/>
        </w:rPr>
      </w:pPr>
    </w:p>
    <w:p w14:paraId="09EF4BB5" w14:textId="4017BD3D" w:rsidR="00CD5E98" w:rsidRDefault="00C263B7" w:rsidP="00EA2E54">
      <w:pPr>
        <w:spacing w:before="120" w:after="120" w:line="480" w:lineRule="auto"/>
        <w:rPr>
          <w:rFonts w:ascii="Times New Roman" w:hAnsi="Times New Roman"/>
        </w:rPr>
      </w:pPr>
      <w:r>
        <w:rPr>
          <w:rFonts w:ascii="Times New Roman" w:hAnsi="Times New Roman"/>
        </w:rPr>
        <w:tab/>
      </w:r>
      <w:r w:rsidR="00AC0F75">
        <w:rPr>
          <w:rFonts w:ascii="Times New Roman" w:hAnsi="Times New Roman"/>
        </w:rPr>
        <w:t>Posttraumatic stress disorder (PTSD) is typically characterized by physical, mental, and emotional symptoms including exhaustion, emotional numbing and volatility, insomnia, nightmares, difficulty concentrating, and avoidance of particular places, people, feelings, and events which trigger trauma memories.</w:t>
      </w:r>
      <w:r w:rsidR="00AC0F75">
        <w:rPr>
          <w:rFonts w:ascii="Times New Roman" w:hAnsi="Times New Roman"/>
        </w:rPr>
        <w:fldChar w:fldCharType="begin" w:fldLock="1"/>
      </w:r>
      <w:r>
        <w:rPr>
          <w:rFonts w:ascii="Times New Roman" w:hAnsi="Times New Roman"/>
        </w:rPr>
        <w:instrText>ADDIN CSL_CITATION { "citationItems" : [ { "id" : "ITEM-1", "itemData" : { "ISBN" : "1531-2054 (Print)\\n1531-2054 (Linking)", "ISSN" : "1531-2054", "PMID" : "22398342", "abstract" : "This eight-week study examined the feasibility of offering weekly classes in Integrative Restoration (iRest), a form of mindfulness meditation, to military combat veterans at a community mental health agency in the San Francisco Bay Area. Participants were 16 male combat veterans (15 Vietnam War and 1 Iraq War) of mixed ethnicity, aged 41 to 66 years, suffering from posttraumatic stress disorder (PTSD). The 11 participants who completed the study reported reduced rage, anxiety, and emotional reactivity, and increased feelings of relaxation, peace, self-awareness, and self-efficacy, despite challenges with mental focus, intrusive memories, and other concerns. All participants reported they would have attended ongoing iRest classes at the agency approximately once per week.", "author" : [ { "dropping-particle" : "", "family" : "Stankovic", "given" : "L", "non-dropping-particle" : "", "parse-names" : false, "suffix" : "" } ], "container-title" : "International journal of yoga therapy", "id" : "ITEM-1", "issue" : "21", "issued" : { "date-parts" : [ [ "2011" ] ] }, "page" : "23-37", "title" : "Transforming trauma: a qualitative feasibility study of integrative restoration (iRest) yoga Nidra on combat-related post-traumatic stress disorder.", "type" : "article-journal", "volume" : "21" }, "uris" : [ "http://www.mendeley.com/documents/?uuid=4fe0dab7-36e1-427b-8bd7-e67a50dc8134" ] }, { "id" : "ITEM-2", "itemData" : { "abstract" : "The results of a two year sequence of pilot studies in one private psychiatric practice using yoga as augmentation to standard psychiatric treatment is described. The subjects are mostly Vietnam War Veterans suffering from Post Traumatic Stress Disorder in which depression is usually a significant feature. DSM IV criteria were used to make this diagnosis. All subjects are men. Towards the end of the study some subjects also undertook Qi Gong treatment, and others undertook Qi Gong Treatment alone. The subjects were tested for depression using the Hamilton Rating Scale for depression which was physician administrated, and the self administered CES-D Scale for depression. The poses described by BKS Iyengar for depression in his 2001 publication Yoga The Path to Holistic Health, appear to be the most potent dose of yoga to effect improvement in these scales. There are other dimensions other than depression in Post Traumatic Stress Disorder including insomnia, flashbacks, proneness to anger which are not addressed in these scales, but which are nevertheless important aspects of this condition. Most patients have been very faithful to the Mind Body methods employed over this period of two years. Some participants are the same as the ones in the initial sample", "author" : [ { "dropping-particle" : "", "family" : "Carter", "given" : "Janis", "non-dropping-particle" : "", "parse-names" : false, "suffix" : "" }, { "dropping-particle" : "", "family" : "Byrne", "given" : "Gerard", "non-dropping-particle" : "", "parse-names" : false, "suffix" : "" } ], "container-title" : "Depression", "id" : "ITEM-2", "issued" : { "date-parts" : [ [ "2002" ] ] }, "page" : "1-11", "title" : "A Two Year Study of the use of Yoga in a series of pilot studies as an adjunct to ordinary psychiatric treatment in a group of Vietnam War Veterans suffering from Post Traumatic Stress Disorder .", "type" : "article-journal" }, "uris" : [ "http://www.mendeley.com/documents/?uuid=da51f6d0-d27c-4935-9521-8871e873e211" ] } ], "mendeley" : { "formattedCitation" : "&lt;sup&gt;1,2&lt;/sup&gt;", "plainTextFormattedCitation" : "1,2", "previouslyFormattedCitation" : "&lt;sup&gt;1,2&lt;/sup&gt;" }, "properties" : { "noteIndex" : 0 }, "schema" : "https://github.com/citation-style-language/schema/raw/master/csl-citation.json" }</w:instrText>
      </w:r>
      <w:r w:rsidR="00AC0F75">
        <w:rPr>
          <w:rFonts w:ascii="Times New Roman" w:hAnsi="Times New Roman"/>
        </w:rPr>
        <w:fldChar w:fldCharType="separate"/>
      </w:r>
      <w:r w:rsidRPr="00C263B7">
        <w:rPr>
          <w:rFonts w:ascii="Times New Roman" w:hAnsi="Times New Roman"/>
          <w:noProof/>
          <w:vertAlign w:val="superscript"/>
        </w:rPr>
        <w:t>1,2</w:t>
      </w:r>
      <w:r w:rsidR="00AC0F75">
        <w:rPr>
          <w:rFonts w:ascii="Times New Roman" w:hAnsi="Times New Roman"/>
        </w:rPr>
        <w:fldChar w:fldCharType="end"/>
      </w:r>
      <w:r w:rsidR="00AC0F75">
        <w:rPr>
          <w:rFonts w:ascii="Times New Roman" w:hAnsi="Times New Roman"/>
        </w:rPr>
        <w:t xml:space="preserve"> Combat</w:t>
      </w:r>
      <w:r w:rsidR="00CD5E98">
        <w:rPr>
          <w:rFonts w:ascii="Times New Roman" w:hAnsi="Times New Roman"/>
        </w:rPr>
        <w:t>-related PTSD occurred in 13.8% of Operation Enduring Freedom/Operation Iraqi Freedom (OEF/OIF)</w:t>
      </w:r>
      <w:r w:rsidR="00B244CF">
        <w:rPr>
          <w:rFonts w:ascii="Times New Roman" w:hAnsi="Times New Roman"/>
        </w:rPr>
        <w:t>.</w:t>
      </w:r>
      <w:r w:rsidR="00B244CF">
        <w:rPr>
          <w:rFonts w:ascii="Times New Roman" w:hAnsi="Times New Roman"/>
        </w:rPr>
        <w:fldChar w:fldCharType="begin" w:fldLock="1"/>
      </w:r>
      <w:r w:rsidR="00B244CF">
        <w:rPr>
          <w:rFonts w:ascii="Times New Roman" w:hAnsi="Times New Roman"/>
        </w:rPr>
        <w:instrText>ADDIN CSL_CITATION { "citationItems" : [ { "id" : "ITEM-1", "itemData" : { "DOI" : "10.5014/ajot.2012.001230", "ISSN" : "0272-9490", "author" : [ { "dropping-particle" : "", "family" : "Stoller", "given" : "C. C.", "non-dropping-particle" : "", "parse-names" : false, "suffix" : "" }, { "dropping-particle" : "", "family" : "Greuel", "given" : "J. H.", "non-dropping-particle" : "", "parse-names" : false, "suffix" : "" }, { "dropping-particle" : "", "family" : "Cimini", "given" : "L. S.", "non-dropping-particle" : "", "parse-names" : false, "suffix" : "" }, { "dropping-particle" : "", "family" : "Fowler", "given" : "M. S.", "non-dropping-particle" : "", "parse-names" : false, "suffix" : "" }, { "dropping-particle" : "", "family" : "Koomar", "given" : "J. A.", "non-dropping-particle" : "", "parse-names" : false, "suffix" : "" } ], "container-title" : "American Journal of Occupational Therapy", "id" : "ITEM-1", "issue" : "1", "issued" : { "date-parts" : [ [ "2011", "12", "29" ] ] }, "page" : "59-68", "title" : "Effects of Sensory-Enhanced Yoga on Symptoms of Combat Stress in Deployed Military Personnel", "type" : "article-journal", "volume" : "66" }, "uris" : [ "http://www.mendeley.com/documents/?uuid=3b46f0a5-2991-4f25-bcf7-f7cf37273152" ] } ], "mendeley" : { "formattedCitation" : "&lt;sup&gt;3&lt;/sup&gt;", "plainTextFormattedCitation" : "3", "previouslyFormattedCitation" : "&lt;sup&gt;3&lt;/sup&gt;" }, "properties" : { "noteIndex" : 0 }, "schema" : "https://github.com/citation-style-language/schema/raw/master/csl-citation.json" }</w:instrText>
      </w:r>
      <w:r w:rsidR="00B244CF">
        <w:rPr>
          <w:rFonts w:ascii="Times New Roman" w:hAnsi="Times New Roman"/>
        </w:rPr>
        <w:fldChar w:fldCharType="separate"/>
      </w:r>
      <w:r w:rsidR="00B244CF" w:rsidRPr="00B244CF">
        <w:rPr>
          <w:rFonts w:ascii="Times New Roman" w:hAnsi="Times New Roman"/>
          <w:noProof/>
          <w:vertAlign w:val="superscript"/>
        </w:rPr>
        <w:t>3</w:t>
      </w:r>
      <w:r w:rsidR="00B244CF">
        <w:rPr>
          <w:rFonts w:ascii="Times New Roman" w:hAnsi="Times New Roman"/>
        </w:rPr>
        <w:fldChar w:fldCharType="end"/>
      </w:r>
      <w:r w:rsidR="00CD5E98">
        <w:rPr>
          <w:rFonts w:ascii="Times New Roman" w:hAnsi="Times New Roman"/>
        </w:rPr>
        <w:t xml:space="preserve"> Veterans from all branches of military service from 2007-8.</w:t>
      </w:r>
      <w:r w:rsidR="00CD5E98">
        <w:rPr>
          <w:rFonts w:ascii="Times New Roman" w:hAnsi="Times New Roman"/>
        </w:rPr>
        <w:fldChar w:fldCharType="begin" w:fldLock="1"/>
      </w:r>
      <w:r w:rsidR="00B244CF">
        <w:rPr>
          <w:rFonts w:ascii="Times New Roman" w:hAnsi="Times New Roman"/>
        </w:rPr>
        <w:instrText>ADDIN CSL_CITATION { "citationItems" : [ { "id" : "ITEM-1", "itemData" : { "abstract" : "The purpose of this pilot study was to evaluate the feasibility and effectiveness of a yoga program as an adjunctive therapy for improving post-traumatic stress disorder (PTSD) symptoms in Veterans with military-related PTSD. Veterans (n = 12) participated in a 6 week yoga intervention held twice a week. There was significant improvement in PTSD hyperarousal symptoms and overall sleep quality as well as daytime dysfunction related to sleep. There were no significant improvements in the total PTSD, anger, or quality of life outcome scores. These results suggest that this yoga program may be an effective adjunctive therapy for improving hyperarousal symptoms of PTSD including sleep quality. This study demonstrates that the yoga program is acceptable, feasible, and that there is good adherence in a Veteran population.", "author" : [ { "dropping-particle" : "", "family" : "Staples", "given" : "Julie K", "non-dropping-particle" : "", "parse-names" : false, "suffix" : "" }, { "dropping-particle" : "", "family" : "Hamilton", "given" : "Michelle F", "non-dropping-particle" : "", "parse-names" : false, "suffix" : "" }, { "dropping-particle" : "", "family" : "Uddo", "given" : "Madeline", "non-dropping-particle" : "", "parse-names" : false, "suffix" : "" } ], "container-title" : "Military medicine", "id" : "ITEM-1", "issue" : "8", "issued" : { "date-parts" : [ [ "2013" ] ] }, "page" : "854-60", "title" : "A yoga program for the symptoms of post-traumatic stress disorder in veterans.", "type" : "article-journal", "volume" : "178" }, "uris" : [ "http://www.mendeley.com/documents/?uuid=e7957555-8dcd-4431-8126-7b796a5ee2ad" ] } ], "mendeley" : { "formattedCitation" : "&lt;sup&gt;4&lt;/sup&gt;", "plainTextFormattedCitation" : "4", "previouslyFormattedCitation" : "&lt;sup&gt;4&lt;/sup&gt;" }, "properties" : { "noteIndex" : 0 }, "schema" : "https://github.com/citation-style-language/schema/raw/master/csl-citation.json" }</w:instrText>
      </w:r>
      <w:r w:rsidR="00CD5E98">
        <w:rPr>
          <w:rFonts w:ascii="Times New Roman" w:hAnsi="Times New Roman"/>
        </w:rPr>
        <w:fldChar w:fldCharType="separate"/>
      </w:r>
      <w:r w:rsidR="00B244CF" w:rsidRPr="00B244CF">
        <w:rPr>
          <w:rFonts w:ascii="Times New Roman" w:hAnsi="Times New Roman"/>
          <w:noProof/>
          <w:vertAlign w:val="superscript"/>
        </w:rPr>
        <w:t>4</w:t>
      </w:r>
      <w:r w:rsidR="00CD5E98">
        <w:rPr>
          <w:rFonts w:ascii="Times New Roman" w:hAnsi="Times New Roman"/>
        </w:rPr>
        <w:fldChar w:fldCharType="end"/>
      </w:r>
      <w:r w:rsidR="00CD5E98">
        <w:rPr>
          <w:rFonts w:ascii="Times New Roman" w:hAnsi="Times New Roman"/>
        </w:rPr>
        <w:t xml:space="preserve"> Of returning troops in 2008, only 53% sought out medical assistance largely due to fear of adverse consequences and stigma.</w:t>
      </w:r>
      <w:r w:rsidR="00CD5E98">
        <w:rPr>
          <w:rFonts w:ascii="Times New Roman" w:hAnsi="Times New Roman"/>
        </w:rPr>
        <w:fldChar w:fldCharType="begin" w:fldLock="1"/>
      </w:r>
      <w:r w:rsidR="00B244CF">
        <w:rPr>
          <w:rFonts w:ascii="Times New Roman" w:hAnsi="Times New Roman"/>
        </w:rPr>
        <w:instrText>ADDIN CSL_CITATION { "citationItems" : [ { "id" : "ITEM-1", "itemData" : { "DOI" : "10.5014/ajot.2012.001230", "ISSN" : "0272-9490", "author" : [ { "dropping-particle" : "", "family" : "Stoller", "given" : "C. C.", "non-dropping-particle" : "", "parse-names" : false, "suffix" : "" }, { "dropping-particle" : "", "family" : "Greuel", "given" : "J. H.", "non-dropping-particle" : "", "parse-names" : false, "suffix" : "" }, { "dropping-particle" : "", "family" : "Cimini", "given" : "L. S.", "non-dropping-particle" : "", "parse-names" : false, "suffix" : "" }, { "dropping-particle" : "", "family" : "Fowler", "given" : "M. S.", "non-dropping-particle" : "", "parse-names" : false, "suffix" : "" }, { "dropping-particle" : "", "family" : "Koomar", "given" : "J. A.", "non-dropping-particle" : "", "parse-names" : false, "suffix" : "" } ], "container-title" : "American Journal of Occupational Therapy", "id" : "ITEM-1", "issue" : "1", "issued" : { "date-parts" : [ [ "2011", "12", "29" ] ] }, "page" : "59-68", "title" : "Effects of Sensory-Enhanced Yoga on Symptoms of Combat Stress in Deployed Military Personnel", "type" : "article-journal", "volume" : "66" }, "uris" : [ "http://www.mendeley.com/documents/?uuid=3b46f0a5-2991-4f25-bcf7-f7cf37273152" ] } ], "mendeley" : { "formattedCitation" : "&lt;sup&gt;3&lt;/sup&gt;", "plainTextFormattedCitation" : "3", "previouslyFormattedCitation" : "&lt;sup&gt;3&lt;/sup&gt;" }, "properties" : { "noteIndex" : 0 }, "schema" : "https://github.com/citation-style-language/schema/raw/master/csl-citation.json" }</w:instrText>
      </w:r>
      <w:r w:rsidR="00CD5E98">
        <w:rPr>
          <w:rFonts w:ascii="Times New Roman" w:hAnsi="Times New Roman"/>
        </w:rPr>
        <w:fldChar w:fldCharType="separate"/>
      </w:r>
      <w:r w:rsidR="00B244CF" w:rsidRPr="00B244CF">
        <w:rPr>
          <w:rFonts w:ascii="Times New Roman" w:hAnsi="Times New Roman"/>
          <w:noProof/>
          <w:vertAlign w:val="superscript"/>
        </w:rPr>
        <w:t>3</w:t>
      </w:r>
      <w:r w:rsidR="00CD5E98">
        <w:rPr>
          <w:rFonts w:ascii="Times New Roman" w:hAnsi="Times New Roman"/>
        </w:rPr>
        <w:fldChar w:fldCharType="end"/>
      </w:r>
      <w:r w:rsidR="00CD5E98">
        <w:rPr>
          <w:rFonts w:ascii="Times New Roman" w:hAnsi="Times New Roman"/>
        </w:rPr>
        <w:t xml:space="preserve"> Lifetime prevalence of PTSD has been shown to increase to 30.9% of males and 26.9% of females in veterans of Vietnam.</w:t>
      </w:r>
      <w:r w:rsidR="00CD5E98">
        <w:rPr>
          <w:rFonts w:ascii="Times New Roman" w:hAnsi="Times New Roman"/>
        </w:rPr>
        <w:fldChar w:fldCharType="begin" w:fldLock="1"/>
      </w:r>
      <w:r w:rsidR="00B244CF">
        <w:rPr>
          <w:rFonts w:ascii="Times New Roman" w:hAnsi="Times New Roman"/>
        </w:rPr>
        <w:instrText>ADDIN CSL_CITATION { "citationItems" : [ { "id" : "ITEM-1", "itemData" : { "abstract" : "The purpose of this pilot study was to evaluate the feasibility and effectiveness of a yoga program as an adjunctive therapy for improving post-traumatic stress disorder (PTSD) symptoms in Veterans with military-related PTSD. Veterans (n = 12) participated in a 6 week yoga intervention held twice a week. There was significant improvement in PTSD hyperarousal symptoms and overall sleep quality as well as daytime dysfunction related to sleep. There were no significant improvements in the total PTSD, anger, or quality of life outcome scores. These results suggest that this yoga program may be an effective adjunctive therapy for improving hyperarousal symptoms of PTSD including sleep quality. This study demonstrates that the yoga program is acceptable, feasible, and that there is good adherence in a Veteran population.", "author" : [ { "dropping-particle" : "", "family" : "Staples", "given" : "Julie K", "non-dropping-particle" : "", "parse-names" : false, "suffix" : "" }, { "dropping-particle" : "", "family" : "Hamilton", "given" : "Michelle F", "non-dropping-particle" : "", "parse-names" : false, "suffix" : "" }, { "dropping-particle" : "", "family" : "Uddo", "given" : "Madeline", "non-dropping-particle" : "", "parse-names" : false, "suffix" : "" } ], "container-title" : "Military medicine", "id" : "ITEM-1", "issue" : "8", "issued" : { "date-parts" : [ [ "2013" ] ] }, "page" : "854-60", "title" : "A yoga program for the symptoms of post-traumatic stress disorder in veterans.", "type" : "article-journal", "volume" : "178" }, "uris" : [ "http://www.mendeley.com/documents/?uuid=e7957555-8dcd-4431-8126-7b796a5ee2ad" ] } ], "mendeley" : { "formattedCitation" : "&lt;sup&gt;4&lt;/sup&gt;", "plainTextFormattedCitation" : "4", "previouslyFormattedCitation" : "&lt;sup&gt;4&lt;/sup&gt;" }, "properties" : { "noteIndex" : 0 }, "schema" : "https://github.com/citation-style-language/schema/raw/master/csl-citation.json" }</w:instrText>
      </w:r>
      <w:r w:rsidR="00CD5E98">
        <w:rPr>
          <w:rFonts w:ascii="Times New Roman" w:hAnsi="Times New Roman"/>
        </w:rPr>
        <w:fldChar w:fldCharType="separate"/>
      </w:r>
      <w:r w:rsidR="00B244CF" w:rsidRPr="00B244CF">
        <w:rPr>
          <w:rFonts w:ascii="Times New Roman" w:hAnsi="Times New Roman"/>
          <w:noProof/>
          <w:vertAlign w:val="superscript"/>
        </w:rPr>
        <w:t>4</w:t>
      </w:r>
      <w:r w:rsidR="00CD5E98">
        <w:rPr>
          <w:rFonts w:ascii="Times New Roman" w:hAnsi="Times New Roman"/>
        </w:rPr>
        <w:fldChar w:fldCharType="end"/>
      </w:r>
      <w:r w:rsidR="00CD5E98">
        <w:rPr>
          <w:rFonts w:ascii="Times New Roman" w:hAnsi="Times New Roman"/>
        </w:rPr>
        <w:t xml:space="preserve"> Consequences in the short and long-term of not seeking treatment can include: substance abuse, domestic violence, divorce, job loss, financial difficulties, homelessness, and suicide, causing difficulty not only for the military member, but the entire family, and society as well.</w:t>
      </w:r>
      <w:r w:rsidR="00CD5E98">
        <w:rPr>
          <w:rFonts w:ascii="Times New Roman" w:hAnsi="Times New Roman"/>
        </w:rPr>
        <w:fldChar w:fldCharType="begin" w:fldLock="1"/>
      </w:r>
      <w:r w:rsidR="00B244CF">
        <w:rPr>
          <w:rFonts w:ascii="Times New Roman" w:hAnsi="Times New Roman"/>
        </w:rPr>
        <w:instrText>ADDIN CSL_CITATION { "citationItems" : [ { "id" : "ITEM-1", "itemData" : { "DOI" : "10.5014/ajot.2012.001230", "ISSN" : "0272-9490", "author" : [ { "dropping-particle" : "", "family" : "Stoller", "given" : "C. C.", "non-dropping-particle" : "", "parse-names" : false, "suffix" : "" }, { "dropping-particle" : "", "family" : "Greuel", "given" : "J. H.", "non-dropping-particle" : "", "parse-names" : false, "suffix" : "" }, { "dropping-particle" : "", "family" : "Cimini", "given" : "L. S.", "non-dropping-particle" : "", "parse-names" : false, "suffix" : "" }, { "dropping-particle" : "", "family" : "Fowler", "given" : "M. S.", "non-dropping-particle" : "", "parse-names" : false, "suffix" : "" }, { "dropping-particle" : "", "family" : "Koomar", "given" : "J. A.", "non-dropping-particle" : "", "parse-names" : false, "suffix" : "" } ], "container-title" : "American Journal of Occupational Therapy", "id" : "ITEM-1", "issue" : "1", "issued" : { "date-parts" : [ [ "2011", "12", "29" ] ] }, "page" : "59-68", "title" : "Effects of Sensory-Enhanced Yoga on Symptoms of Combat Stress in Deployed Military Personnel", "type" : "article-journal", "volume" : "66" }, "uris" : [ "http://www.mendeley.com/documents/?uuid=3b46f0a5-2991-4f25-bcf7-f7cf37273152" ] }, { "id" : "ITEM-2", "itemData" : { "abstract" : "The results of a two year sequence of pilot studies in one private psychiatric practice using yoga as augmentation to standard psychiatric treatment is described. The subjects are mostly Vietnam War Veterans suffering from Post Traumatic Stress Disorder in which depression is usually a significant feature. DSM IV criteria were used to make this diagnosis. All subjects are men. Towards the end of the study some subjects also undertook Qi Gong treatment, and others undertook Qi Gong Treatment alone. The subjects were tested for depression using the Hamilton Rating Scale for depression which was physician administrated, and the self administered CES-D Scale for depression. The poses described by BKS Iyengar for depression in his 2001 publication Yoga The Path to Holistic Health, appear to be the most potent dose of yoga to effect improvement in these scales. There are other dimensions other than depression in Post Traumatic Stress Disorder including insomnia, flashbacks, proneness to anger which are not addressed in these scales, but which are nevertheless important aspects of this condition. Most patients have been very faithful to the Mind Body methods employed over this period of two years. Some participants are the same as the ones in the initial sample", "author" : [ { "dropping-particle" : "", "family" : "Carter", "given" : "Janis", "non-dropping-particle" : "", "parse-names" : false, "suffix" : "" }, { "dropping-particle" : "", "family" : "Byrne", "given" : "Gerard", "non-dropping-particle" : "", "parse-names" : false, "suffix" : "" } ], "container-title" : "Depression", "id" : "ITEM-2", "issued" : { "date-parts" : [ [ "2002" ] ] }, "page" : "1-11", "title" : "A Two Year Study of the use of Yoga in a series of pilot studies as an adjunct to ordinary psychiatric treatment in a group of Vietnam War Veterans suffering from Post Traumatic Stress Disorder .", "type" : "article-journal" }, "uris" : [ "http://www.mendeley.com/documents/?uuid=da51f6d0-d27c-4935-9521-8871e873e211" ] }, { "id" : "ITEM-3", "itemData" : { "DOI" : "10.231/JIM.0b013e3182906862", "ISSN" : "1708-8267", "PMID" : "23609463", "abstract" : "BACKGROUND: Mind-body practices are increasingly used to provide stress reduction for posttraumatic stress disorder (PTSD). Mind-body practice encompasses activities with the intent to use the mind to impact physical functioning and improve health.\\n\\nMETHODS: This is a literature review using PubMed, PsycINFO, and Published International Literature on Traumatic Stress to identify the effects of mind-body intervention modalities, such as yoga, tai chi, qigong, mindfulness-based stress reduction, meditation, and deep breathing, as interventions for PTSD.\\n\\nRESULTS: The literature search identified 92 articles, only 16 of which were suitable for inclusion in this review. We reviewed only original, full text articles that met the inclusion criteria. Most of the studies have small sample size, but findings from the 16 publications reviewed here suggest that mind-body practices are associated with positive impacts on PTSD symptoms. Mind-body practices incorporate numerous therapeutic effects on stress responses, including reductions in anxiety, depression, and anger, and increases in pain tolerance, self-esteem, energy levels, ability to relax, and ability to cope with stressful situations. In general, mind-body practices were found to be a viable intervention to improve the constellation of PTSD symptoms such as intrusive memories, avoidance, and increased emotional arousal.\\n\\nCONCLUSIONS: Mind-body practices are increasingly used in the treatment of PTSD and are associated with positive impacts on stress-induced illnesses such as depression and PTSD in most existing studies. Knowledge about the diverse modalities of mind-body practices may provide clinicians and patients with the opportunity to explore an individualized and effective treatment plan enhanced by mind-body interventions as part of ongoing self-care.", "author" : [ { "dropping-particle" : "", "family" : "Kim", "given" : "Sang Hwan", "non-dropping-particle" : "", "parse-names" : false, "suffix" : "" }, { "dropping-particle" : "", "family" : "Schneider", "given" : "Suzanne M", "non-dropping-particle" : "", "parse-names" : false, "suffix" : "" }, { "dropping-particle" : "", "family" : "Kravitz", "given" : "Len", "non-dropping-particle" : "", "parse-names" : false, "suffix" : "" }, { "dropping-particle" : "", "family" : "Mermier", "given" : "Christine", "non-dropping-particle" : "", "parse-names" : false, "suffix" : "" }, { "dropping-particle" : "", "family" : "Burge", "given" : "Mark R", "non-dropping-particle" : "", "parse-names" : false, "suffix" : "" } ], "container-title" : "Journal of investigative medicine : the official publication of the American Federation for Clinical Research", "id" : "ITEM-3", "issue" : "5", "issued" : { "date-parts" : [ [ "2013", "6" ] ] }, "page" : "827-34", "title" : "Mind-body practices for posttraumatic stress disorder.", "type" : "article-journal", "volume" : "61" }, "uris" : [ "http://www.mendeley.com/documents/?uuid=6f2156c2-7a3b-4333-9a1f-8d0a9c7f52fb" ] } ], "mendeley" : { "formattedCitation" : "&lt;sup&gt;2,3,5&lt;/sup&gt;", "plainTextFormattedCitation" : "2,3,5", "previouslyFormattedCitation" : "&lt;sup&gt;2,3,5&lt;/sup&gt;" }, "properties" : { "noteIndex" : 0 }, "schema" : "https://github.com/citation-style-language/schema/raw/master/csl-citation.json" }</w:instrText>
      </w:r>
      <w:r w:rsidR="00CD5E98">
        <w:rPr>
          <w:rFonts w:ascii="Times New Roman" w:hAnsi="Times New Roman"/>
        </w:rPr>
        <w:fldChar w:fldCharType="separate"/>
      </w:r>
      <w:r w:rsidR="00B244CF" w:rsidRPr="00B244CF">
        <w:rPr>
          <w:rFonts w:ascii="Times New Roman" w:hAnsi="Times New Roman"/>
          <w:noProof/>
          <w:vertAlign w:val="superscript"/>
        </w:rPr>
        <w:t>2,3,5</w:t>
      </w:r>
      <w:r w:rsidR="00CD5E98">
        <w:rPr>
          <w:rFonts w:ascii="Times New Roman" w:hAnsi="Times New Roman"/>
        </w:rPr>
        <w:fldChar w:fldCharType="end"/>
      </w:r>
    </w:p>
    <w:p w14:paraId="60FAA56D" w14:textId="72B0E692" w:rsidR="0019702F" w:rsidRPr="00CD5E98" w:rsidRDefault="00CD5E98" w:rsidP="00EA2E54">
      <w:pPr>
        <w:spacing w:line="480" w:lineRule="auto"/>
        <w:rPr>
          <w:rFonts w:ascii="Times New Roman" w:hAnsi="Times New Roman"/>
        </w:rPr>
      </w:pPr>
      <w:r>
        <w:rPr>
          <w:rFonts w:ascii="Times New Roman" w:hAnsi="Times New Roman"/>
        </w:rPr>
        <w:tab/>
      </w:r>
      <w:r w:rsidR="00B244CF">
        <w:rPr>
          <w:rFonts w:ascii="Times New Roman" w:hAnsi="Times New Roman"/>
        </w:rPr>
        <w:t>In 2010, 39% of patients with PTSD reported using some kind of alternative treatment, including mind-body interventions, which incorporate breath and movement, including yoga, tai chi, qigong, and meditation.</w:t>
      </w:r>
      <w:r w:rsidR="00B244CF">
        <w:rPr>
          <w:rFonts w:ascii="Times New Roman" w:hAnsi="Times New Roman"/>
        </w:rPr>
        <w:fldChar w:fldCharType="begin" w:fldLock="1"/>
      </w:r>
      <w:r w:rsidR="00B244CF">
        <w:rPr>
          <w:rFonts w:ascii="Times New Roman" w:hAnsi="Times New Roman"/>
        </w:rPr>
        <w:instrText>ADDIN CSL_CITATION { "citationItems" : [ { "id" : "ITEM-1", "itemData" : { "DOI" : "10.231/JIM.0b013e3182906862", "ISSN" : "1708-8267", "PMID" : "23609463", "abstract" : "BACKGROUND: Mind-body practices are increasingly used to provide stress reduction for posttraumatic stress disorder (PTSD). Mind-body practice encompasses activities with the intent to use the mind to impact physical functioning and improve health.\\n\\nMETHODS: This is a literature review using PubMed, PsycINFO, and Published International Literature on Traumatic Stress to identify the effects of mind-body intervention modalities, such as yoga, tai chi, qigong, mindfulness-based stress reduction, meditation, and deep breathing, as interventions for PTSD.\\n\\nRESULTS: The literature search identified 92 articles, only 16 of which were suitable for inclusion in this review. We reviewed only original, full text articles that met the inclusion criteria. Most of the studies have small sample size, but findings from the 16 publications reviewed here suggest that mind-body practices are associated with positive impacts on PTSD symptoms. Mind-body practices incorporate numerous therapeutic effects on stress responses, including reductions in anxiety, depression, and anger, and increases in pain tolerance, self-esteem, energy levels, ability to relax, and ability to cope with stressful situations. In general, mind-body practices were found to be a viable intervention to improve the constellation of PTSD symptoms such as intrusive memories, avoidance, and increased emotional arousal.\\n\\nCONCLUSIONS: Mind-body practices are increasingly used in the treatment of PTSD and are associated with positive impacts on stress-induced illnesses such as depression and PTSD in most existing studies. Knowledge about the diverse modalities of mind-body practices may provide clinicians and patients with the opportunity to explore an individualized and effective treatment plan enhanced by mind-body interventions as part of ongoing self-care.", "author" : [ { "dropping-particle" : "", "family" : "Kim", "given" : "Sang Hwan", "non-dropping-particle" : "", "parse-names" : false, "suffix" : "" }, { "dropping-particle" : "", "family" : "Schneider", "given" : "Suzanne M", "non-dropping-particle" : "", "parse-names" : false, "suffix" : "" }, { "dropping-particle" : "", "family" : "Kravitz", "given" : "Len", "non-dropping-particle" : "", "parse-names" : false, "suffix" : "" }, { "dropping-particle" : "", "family" : "Mermier", "given" : "Christine", "non-dropping-particle" : "", "parse-names" : false, "suffix" : "" }, { "dropping-particle" : "", "family" : "Burge", "given" : "Mark R", "non-dropping-particle" : "", "parse-names" : false, "suffix" : "" } ], "container-title" : "Journal of investigative medicine : the official publication of the American Federation for Clinical Research", "id" : "ITEM-1", "issue" : "5", "issued" : { "date-parts" : [ [ "2013", "6" ] ] }, "page" : "827-34", "title" : "Mind-body practices for posttraumatic stress disorder.", "type" : "article-journal", "volume" : "61" }, "uris" : [ "http://www.mendeley.com/documents/?uuid=6f2156c2-7a3b-4333-9a1f-8d0a9c7f52fb" ] } ], "mendeley" : { "formattedCitation" : "&lt;sup&gt;5&lt;/sup&gt;", "plainTextFormattedCitation" : "5", "previouslyFormattedCitation" : "&lt;sup&gt;5&lt;/sup&gt;" }, "properties" : { "noteIndex" : 0 }, "schema" : "https://github.com/citation-style-language/schema/raw/master/csl-citation.json" }</w:instrText>
      </w:r>
      <w:r w:rsidR="00B244CF">
        <w:rPr>
          <w:rFonts w:ascii="Times New Roman" w:hAnsi="Times New Roman"/>
        </w:rPr>
        <w:fldChar w:fldCharType="separate"/>
      </w:r>
      <w:r w:rsidR="00B244CF" w:rsidRPr="00B244CF">
        <w:rPr>
          <w:rFonts w:ascii="Times New Roman" w:hAnsi="Times New Roman"/>
          <w:noProof/>
          <w:vertAlign w:val="superscript"/>
        </w:rPr>
        <w:t>5</w:t>
      </w:r>
      <w:r w:rsidR="00B244CF">
        <w:rPr>
          <w:rFonts w:ascii="Times New Roman" w:hAnsi="Times New Roman"/>
        </w:rPr>
        <w:fldChar w:fldCharType="end"/>
      </w:r>
      <w:r w:rsidR="00B244CF">
        <w:rPr>
          <w:rFonts w:ascii="Times New Roman" w:hAnsi="Times New Roman"/>
        </w:rPr>
        <w:t xml:space="preserve"> </w:t>
      </w:r>
      <w:r w:rsidR="0030160B">
        <w:rPr>
          <w:rFonts w:ascii="Times New Roman" w:hAnsi="Times New Roman"/>
        </w:rPr>
        <w:t xml:space="preserve">Because yoga helps teach patients about controlling their physiological states through breath work and movement, it has been suggested this may help reduce </w:t>
      </w:r>
      <w:r w:rsidR="005F32BA">
        <w:rPr>
          <w:rFonts w:ascii="Times New Roman" w:hAnsi="Times New Roman"/>
        </w:rPr>
        <w:t>freezing associated with PTSD.</w:t>
      </w:r>
      <w:r w:rsidR="005F32BA">
        <w:rPr>
          <w:rFonts w:ascii="Times New Roman" w:hAnsi="Times New Roman"/>
        </w:rPr>
        <w:fldChar w:fldCharType="begin" w:fldLock="1"/>
      </w:r>
      <w:r w:rsidR="00B244CF">
        <w:rPr>
          <w:rFonts w:ascii="Times New Roman" w:hAnsi="Times New Roman"/>
        </w:rPr>
        <w:instrText>ADDIN CSL_CITATION { "citationItems" : [ { "id" : "ITEM-1", "itemData" : { "DOI" : "10.5014/ajot.2012.001230", "ISSN" : "0272-9490", "author" : [ { "dropping-particle" : "", "family" : "Stoller", "given" : "C. C.", "non-dropping-particle" : "", "parse-names" : false, "suffix" : "" }, { "dropping-particle" : "", "family" : "Greuel", "given" : "J. H.", "non-dropping-particle" : "", "parse-names" : false, "suffix" : "" }, { "dropping-particle" : "", "family" : "Cimini", "given" : "L. S.", "non-dropping-particle" : "", "parse-names" : false, "suffix" : "" }, { "dropping-particle" : "", "family" : "Fowler", "given" : "M. S.", "non-dropping-particle" : "", "parse-names" : false, "suffix" : "" }, { "dropping-particle" : "", "family" : "Koomar", "given" : "J. A.", "non-dropping-particle" : "", "parse-names" : false, "suffix" : "" } ], "container-title" : "American Journal of Occupational Therapy", "id" : "ITEM-1", "issue" : "1", "issued" : { "date-parts" : [ [ "2011", "12", "29" ] ] }, "page" : "59-68", "title" : "Effects of Sensory-Enhanced Yoga on Symptoms of Combat Stress in Deployed Military Personnel", "type" : "article-journal", "volume" : "66" }, "uris" : [ "http://www.mendeley.com/documents/?uuid=3b46f0a5-2991-4f25-bcf7-f7cf37273152" ] } ], "mendeley" : { "formattedCitation" : "&lt;sup&gt;3&lt;/sup&gt;", "plainTextFormattedCitation" : "3", "previouslyFormattedCitation" : "&lt;sup&gt;3&lt;/sup&gt;" }, "properties" : { "noteIndex" : 0 }, "schema" : "https://github.com/citation-style-language/schema/raw/master/csl-citation.json" }</w:instrText>
      </w:r>
      <w:r w:rsidR="005F32BA">
        <w:rPr>
          <w:rFonts w:ascii="Times New Roman" w:hAnsi="Times New Roman"/>
        </w:rPr>
        <w:fldChar w:fldCharType="separate"/>
      </w:r>
      <w:r w:rsidR="00B244CF" w:rsidRPr="00B244CF">
        <w:rPr>
          <w:rFonts w:ascii="Times New Roman" w:hAnsi="Times New Roman"/>
          <w:noProof/>
          <w:vertAlign w:val="superscript"/>
        </w:rPr>
        <w:t>3</w:t>
      </w:r>
      <w:r w:rsidR="005F32BA">
        <w:rPr>
          <w:rFonts w:ascii="Times New Roman" w:hAnsi="Times New Roman"/>
        </w:rPr>
        <w:fldChar w:fldCharType="end"/>
      </w:r>
      <w:r w:rsidR="00087A5A">
        <w:rPr>
          <w:rFonts w:ascii="Times New Roman" w:hAnsi="Times New Roman"/>
        </w:rPr>
        <w:t xml:space="preserve"> </w:t>
      </w:r>
      <w:r w:rsidR="00B244CF">
        <w:rPr>
          <w:rFonts w:ascii="Times New Roman" w:hAnsi="Times New Roman"/>
        </w:rPr>
        <w:t xml:space="preserve">Additionally, a recent study revealed </w:t>
      </w:r>
      <w:r w:rsidR="003928DF">
        <w:rPr>
          <w:rFonts w:ascii="Times New Roman" w:hAnsi="Times New Roman"/>
        </w:rPr>
        <w:t xml:space="preserve">an increase in </w:t>
      </w:r>
      <w:proofErr w:type="spellStart"/>
      <w:r w:rsidR="003928DF">
        <w:rPr>
          <w:rFonts w:ascii="Times New Roman" w:hAnsi="Times New Roman"/>
        </w:rPr>
        <w:t>allostatic</w:t>
      </w:r>
      <w:proofErr w:type="spellEnd"/>
      <w:r w:rsidR="003928DF">
        <w:rPr>
          <w:rFonts w:ascii="Times New Roman" w:hAnsi="Times New Roman"/>
        </w:rPr>
        <w:t xml:space="preserve"> load, an</w:t>
      </w:r>
      <w:r w:rsidR="00B244CF">
        <w:rPr>
          <w:rFonts w:ascii="Times New Roman" w:hAnsi="Times New Roman"/>
        </w:rPr>
        <w:t xml:space="preserve"> imbalance in the autonomic nervous system</w:t>
      </w:r>
      <w:r w:rsidR="003928DF">
        <w:rPr>
          <w:rFonts w:ascii="Times New Roman" w:hAnsi="Times New Roman"/>
        </w:rPr>
        <w:t xml:space="preserve"> (ANS)</w:t>
      </w:r>
      <w:r w:rsidR="00B244CF">
        <w:rPr>
          <w:rFonts w:ascii="Times New Roman" w:hAnsi="Times New Roman"/>
        </w:rPr>
        <w:t>, specifically over</w:t>
      </w:r>
      <w:r w:rsidR="00F9426D">
        <w:rPr>
          <w:rFonts w:ascii="Times New Roman" w:hAnsi="Times New Roman"/>
        </w:rPr>
        <w:t>-</w:t>
      </w:r>
      <w:r w:rsidR="00B244CF">
        <w:rPr>
          <w:rFonts w:ascii="Times New Roman" w:hAnsi="Times New Roman"/>
        </w:rPr>
        <w:t>activity of the sympathetic nervous system</w:t>
      </w:r>
      <w:r w:rsidR="003928DF">
        <w:rPr>
          <w:rFonts w:ascii="Times New Roman" w:hAnsi="Times New Roman"/>
        </w:rPr>
        <w:t xml:space="preserve"> (SNS)</w:t>
      </w:r>
      <w:r w:rsidR="00B244CF">
        <w:rPr>
          <w:rFonts w:ascii="Times New Roman" w:hAnsi="Times New Roman"/>
        </w:rPr>
        <w:t>, and under</w:t>
      </w:r>
      <w:r w:rsidR="00F9426D">
        <w:rPr>
          <w:rFonts w:ascii="Times New Roman" w:hAnsi="Times New Roman"/>
        </w:rPr>
        <w:t>-</w:t>
      </w:r>
      <w:r w:rsidR="00B244CF">
        <w:rPr>
          <w:rFonts w:ascii="Times New Roman" w:hAnsi="Times New Roman"/>
        </w:rPr>
        <w:t>activity of the parasympathetic nervous system</w:t>
      </w:r>
      <w:r w:rsidR="003928DF">
        <w:rPr>
          <w:rFonts w:ascii="Times New Roman" w:hAnsi="Times New Roman"/>
        </w:rPr>
        <w:t xml:space="preserve"> (PNS), marked by reduced heart-rate variability (HRV), and reduced activity of the neurotransmitter </w:t>
      </w:r>
      <w:proofErr w:type="spellStart"/>
      <w:r w:rsidR="003928DF">
        <w:rPr>
          <w:rFonts w:ascii="Times New Roman" w:hAnsi="Times New Roman"/>
        </w:rPr>
        <w:t>gaba</w:t>
      </w:r>
      <w:proofErr w:type="spellEnd"/>
      <w:r w:rsidR="003928DF">
        <w:rPr>
          <w:rFonts w:ascii="Times New Roman" w:hAnsi="Times New Roman"/>
        </w:rPr>
        <w:t xml:space="preserve"> amino-butyric acid (GABA)</w:t>
      </w:r>
      <w:r w:rsidR="00B244CF">
        <w:rPr>
          <w:rFonts w:ascii="Times New Roman" w:hAnsi="Times New Roman"/>
        </w:rPr>
        <w:t xml:space="preserve">, may be what induces PTSD and other </w:t>
      </w:r>
      <w:r w:rsidR="00B244CF">
        <w:rPr>
          <w:rFonts w:ascii="Times New Roman" w:hAnsi="Times New Roman"/>
        </w:rPr>
        <w:lastRenderedPageBreak/>
        <w:t>disorders exacerbated by stress.</w:t>
      </w:r>
      <w:r w:rsidR="00B244CF">
        <w:rPr>
          <w:rFonts w:ascii="Times New Roman" w:hAnsi="Times New Roman"/>
        </w:rPr>
        <w:fldChar w:fldCharType="begin" w:fldLock="1"/>
      </w:r>
      <w:r w:rsidR="003928DF">
        <w:rPr>
          <w:rFonts w:ascii="Times New Roman" w:hAnsi="Times New Roman"/>
        </w:rPr>
        <w:instrText>ADDIN CSL_CITATION { "citationItems" : [ { "id" : "ITEM-1", "itemData" : { "DOI" : "10.1016/j.mehy.2012.01.021", "ISBN" : "1532-2777 (Electronic)\\r0306-9877 (Linking)", "ISSN" : "03069877", "PMID" : "22365651", "abstract" : "A theory is proposed to explain the benefits of yoga practices in diverse, frequently comorbid medical conditions based on the concept that yoga practices reduce allostatic load in stress response systems such that optimal homeostasis is restored. It is hypothesized that stress induces (1) imbalance of the autonomic nervous system (ANS) with decreased parasympathetic nervous system (PNS) and increased sympathetic nervous system (SNS) activity, (2) underactivity of the gamma amino-butyric acid (GABA) system, the primary inhibitory neurotransmitter system, and (3) increased allostatic load. It is further hypothesized that yoga-based practices (4) correct underactivity of the PNS and GABA systems in part through stimulation of the vagus nerves, the main peripheral pathway of the PNS, and (5) reduce allostatic load. Depression, epilepsy, post traumatic stress disorder (PTSD), and chronic pain exemplify medical conditions that are exacerbated by stress, have low heart rate variability (HRV) and low GABAergic activity, respond to pharmacologic agents that increase activity of the GABA system, and show symptom improvement in response to yoga-based interventions. The observation that treatment resistant cases of epilepsy and depression respond to vagal nerve stimulation corroborates the need to correct PNS underactivity as part of a successful treatment plan in some cases. According to the proposed theory, the decreased PNS and GABAergic activity that underlies stress-related disorders can be corrected by yoga practices resulting in amelioration of disease symptoms. This has far-reaching implications for the integration of yoga-based practices in the treatment of a broad array of disorders exacerbated by stress. ?? 2012 Elsevier Ltd.", "author" : [ { "dropping-particle" : "", "family" : "Streeter", "given" : "C. C.", "non-dropping-particle" : "", "parse-names" : false, "suffix" : "" }, { "dropping-particle" : "", "family" : "Gerbarg", "given" : "P. L.", "non-dropping-particle" : "", "parse-names" : false, "suffix" : "" }, { "dropping-particle" : "", "family" : "Saper", "given" : "R. B.", "non-dropping-particle" : "", "parse-names" : false, "suffix" : "" }, { "dropping-particle" : "", "family" : "Ciraulo", "given" : "D. a.", "non-dropping-particle" : "", "parse-names" : false, "suffix" : "" }, { "dropping-particle" : "", "family" : "Brown", "given" : "R. P.", "non-dropping-particle" : "", "parse-names" : false, "suffix" : "" } ], "container-title" : "Medical Hypotheses", "id" : "ITEM-1", "issue" : "5", "issued" : { "date-parts" : [ [ "2012" ] ] }, "page" : "571-579", "publisher" : "Elsevier Ltd", "title" : "Effects of yoga on the autonomic nervous system, gamma-aminobutyric-acid, and allostasis in epilepsy, depression, and post-traumatic stress disorder", "type" : "article-journal", "volume" : "78" }, "uris" : [ "http://www.mendeley.com/documents/?uuid=1db66f34-a147-4668-a868-1a9d18c07447" ] } ], "mendeley" : { "formattedCitation" : "&lt;sup&gt;6&lt;/sup&gt;", "plainTextFormattedCitation" : "6", "previouslyFormattedCitation" : "&lt;sup&gt;6&lt;/sup&gt;" }, "properties" : { "noteIndex" : 0 }, "schema" : "https://github.com/citation-style-language/schema/raw/master/csl-citation.json" }</w:instrText>
      </w:r>
      <w:r w:rsidR="00B244CF">
        <w:rPr>
          <w:rFonts w:ascii="Times New Roman" w:hAnsi="Times New Roman"/>
        </w:rPr>
        <w:fldChar w:fldCharType="separate"/>
      </w:r>
      <w:r w:rsidR="00B244CF" w:rsidRPr="00B244CF">
        <w:rPr>
          <w:rFonts w:ascii="Times New Roman" w:hAnsi="Times New Roman"/>
          <w:noProof/>
          <w:vertAlign w:val="superscript"/>
        </w:rPr>
        <w:t>6</w:t>
      </w:r>
      <w:r w:rsidR="00B244CF">
        <w:rPr>
          <w:rFonts w:ascii="Times New Roman" w:hAnsi="Times New Roman"/>
        </w:rPr>
        <w:fldChar w:fldCharType="end"/>
      </w:r>
      <w:r w:rsidR="003928DF">
        <w:rPr>
          <w:rFonts w:ascii="Times New Roman" w:hAnsi="Times New Roman"/>
        </w:rPr>
        <w:t xml:space="preserve"> Yoga has been shown to stimulate the PNS and increase production of GABA, thereby affecting threat perception, emotion regulation, and stress reactivity.</w:t>
      </w:r>
      <w:r w:rsidR="003928DF">
        <w:rPr>
          <w:rFonts w:ascii="Times New Roman" w:hAnsi="Times New Roman"/>
        </w:rPr>
        <w:fldChar w:fldCharType="begin" w:fldLock="1"/>
      </w:r>
      <w:r w:rsidR="0019702F">
        <w:rPr>
          <w:rFonts w:ascii="Times New Roman" w:hAnsi="Times New Roman"/>
        </w:rPr>
        <w:instrText>ADDIN CSL_CITATION { "citationItems" : [ { "id" : "ITEM-1", "itemData" : { "DOI" : "10.1016/j.mehy.2012.01.021", "ISBN" : "1532-2777 (Electronic)\\r0306-9877 (Linking)", "ISSN" : "03069877", "PMID" : "22365651", "abstract" : "A theory is proposed to explain the benefits of yoga practices in diverse, frequently comorbid medical conditions based on the concept that yoga practices reduce allostatic load in stress response systems such that optimal homeostasis is restored. It is hypothesized that stress induces (1) imbalance of the autonomic nervous system (ANS) with decreased parasympathetic nervous system (PNS) and increased sympathetic nervous system (SNS) activity, (2) underactivity of the gamma amino-butyric acid (GABA) system, the primary inhibitory neurotransmitter system, and (3) increased allostatic load. It is further hypothesized that yoga-based practices (4) correct underactivity of the PNS and GABA systems in part through stimulation of the vagus nerves, the main peripheral pathway of the PNS, and (5) reduce allostatic load. Depression, epilepsy, post traumatic stress disorder (PTSD), and chronic pain exemplify medical conditions that are exacerbated by stress, have low heart rate variability (HRV) and low GABAergic activity, respond to pharmacologic agents that increase activity of the GABA system, and show symptom improvement in response to yoga-based interventions. The observation that treatment resistant cases of epilepsy and depression respond to vagal nerve stimulation corroborates the need to correct PNS underactivity as part of a successful treatment plan in some cases. According to the proposed theory, the decreased PNS and GABAergic activity that underlies stress-related disorders can be corrected by yoga practices resulting in amelioration of disease symptoms. This has far-reaching implications for the integration of yoga-based practices in the treatment of a broad array of disorders exacerbated by stress. ?? 2012 Elsevier Ltd.", "author" : [ { "dropping-particle" : "", "family" : "Streeter", "given" : "C. C.", "non-dropping-particle" : "", "parse-names" : false, "suffix" : "" }, { "dropping-particle" : "", "family" : "Gerbarg", "given" : "P. L.", "non-dropping-particle" : "", "parse-names" : false, "suffix" : "" }, { "dropping-particle" : "", "family" : "Saper", "given" : "R. B.", "non-dropping-particle" : "", "parse-names" : false, "suffix" : "" }, { "dropping-particle" : "", "family" : "Ciraulo", "given" : "D. a.", "non-dropping-particle" : "", "parse-names" : false, "suffix" : "" }, { "dropping-particle" : "", "family" : "Brown", "given" : "R. P.", "non-dropping-particle" : "", "parse-names" : false, "suffix" : "" } ], "container-title" : "Medical Hypotheses", "id" : "ITEM-1", "issue" : "5", "issued" : { "date-parts" : [ [ "2012" ] ] }, "page" : "571-579", "publisher" : "Elsevier Ltd", "title" : "Effects of yoga on the autonomic nervous system, gamma-aminobutyric-acid, and allostasis in epilepsy, depression, and post-traumatic stress disorder", "type" : "article-journal", "volume" : "78" }, "uris" : [ "http://www.mendeley.com/documents/?uuid=1db66f34-a147-4668-a868-1a9d18c07447" ] } ], "mendeley" : { "formattedCitation" : "&lt;sup&gt;6&lt;/sup&gt;", "plainTextFormattedCitation" : "6", "previouslyFormattedCitation" : "&lt;sup&gt;6&lt;/sup&gt;" }, "properties" : { "noteIndex" : 0 }, "schema" : "https://github.com/citation-style-language/schema/raw/master/csl-citation.json" }</w:instrText>
      </w:r>
      <w:r w:rsidR="003928DF">
        <w:rPr>
          <w:rFonts w:ascii="Times New Roman" w:hAnsi="Times New Roman"/>
        </w:rPr>
        <w:fldChar w:fldCharType="separate"/>
      </w:r>
      <w:r w:rsidR="003928DF" w:rsidRPr="003928DF">
        <w:rPr>
          <w:rFonts w:ascii="Times New Roman" w:hAnsi="Times New Roman"/>
          <w:noProof/>
          <w:vertAlign w:val="superscript"/>
        </w:rPr>
        <w:t>6</w:t>
      </w:r>
      <w:r w:rsidR="003928DF">
        <w:rPr>
          <w:rFonts w:ascii="Times New Roman" w:hAnsi="Times New Roman"/>
        </w:rPr>
        <w:fldChar w:fldCharType="end"/>
      </w:r>
      <w:r w:rsidR="003928DF">
        <w:rPr>
          <w:rFonts w:ascii="Times New Roman" w:hAnsi="Times New Roman"/>
        </w:rPr>
        <w:t xml:space="preserve"> As talk therapies</w:t>
      </w:r>
      <w:r w:rsidR="0019702F">
        <w:rPr>
          <w:rFonts w:ascii="Times New Roman" w:hAnsi="Times New Roman"/>
        </w:rPr>
        <w:t xml:space="preserve">, and pharmaceutical interventions </w:t>
      </w:r>
      <w:r w:rsidR="003928DF">
        <w:rPr>
          <w:rFonts w:ascii="Times New Roman" w:hAnsi="Times New Roman"/>
        </w:rPr>
        <w:t xml:space="preserve">have been shown to be limited in treating PTSD, potentially due to deactivation of </w:t>
      </w:r>
      <w:proofErr w:type="spellStart"/>
      <w:r w:rsidR="003928DF">
        <w:rPr>
          <w:rFonts w:ascii="Times New Roman" w:hAnsi="Times New Roman"/>
        </w:rPr>
        <w:t>Broca’s</w:t>
      </w:r>
      <w:proofErr w:type="spellEnd"/>
      <w:r w:rsidR="003928DF">
        <w:rPr>
          <w:rFonts w:ascii="Times New Roman" w:hAnsi="Times New Roman"/>
        </w:rPr>
        <w:t xml:space="preserve"> area in reaction to trauma reminders, more physical practices, such as yoga have been identified and researched as an alternative treatment option.</w:t>
      </w:r>
      <w:r w:rsidR="003928DF">
        <w:rPr>
          <w:rFonts w:ascii="Times New Roman" w:hAnsi="Times New Roman"/>
        </w:rPr>
        <w:fldChar w:fldCharType="begin" w:fldLock="1"/>
      </w:r>
      <w:r w:rsidR="003928DF">
        <w:rPr>
          <w:rFonts w:ascii="Times New Roman" w:hAnsi="Times New Roman"/>
        </w:rPr>
        <w:instrText>ADDIN CSL_CITATION { "citationItems" : [ { "id" : "ITEM-1", "itemData" : { "DOI" : "10.5014/ajot.2012.001230", "ISSN" : "0272-9490", "author" : [ { "dropping-particle" : "", "family" : "Stoller", "given" : "C. C.", "non-dropping-particle" : "", "parse-names" : false, "suffix" : "" }, { "dropping-particle" : "", "family" : "Greuel", "given" : "J. H.", "non-dropping-particle" : "", "parse-names" : false, "suffix" : "" }, { "dropping-particle" : "", "family" : "Cimini", "given" : "L. S.", "non-dropping-particle" : "", "parse-names" : false, "suffix" : "" }, { "dropping-particle" : "", "family" : "Fowler", "given" : "M. S.", "non-dropping-particle" : "", "parse-names" : false, "suffix" : "" }, { "dropping-particle" : "", "family" : "Koomar", "given" : "J. A.", "non-dropping-particle" : "", "parse-names" : false, "suffix" : "" } ], "container-title" : "American Journal of Occupational Therapy", "id" : "ITEM-1", "issue" : "1", "issued" : { "date-parts" : [ [ "2011", "12", "29" ] ] }, "page" : "59-68", "title" : "Effects of Sensory-Enhanced Yoga on Symptoms of Combat Stress in Deployed Military Personnel", "type" : "article-journal", "volume" : "66" }, "uris" : [ "http://www.mendeley.com/documents/?uuid=3b46f0a5-2991-4f25-bcf7-f7cf37273152" ] }, { "id" : "ITEM-2", "itemData" : { "ISBN" : "1531-2054 (Print)\\n1531-2054 (Linking)", "ISSN" : "1531-2054", "PMID" : "22398342", "abstract" : "This eight-week study examined the feasibility of offering weekly classes in Integrative Restoration (iRest), a form of mindfulness meditation, to military combat veterans at a community mental health agency in the San Francisco Bay Area. Participants were 16 male combat veterans (15 Vietnam War and 1 Iraq War) of mixed ethnicity, aged 41 to 66 years, suffering from posttraumatic stress disorder (PTSD). The 11 participants who completed the study reported reduced rage, anxiety, and emotional reactivity, and increased feelings of relaxation, peace, self-awareness, and self-efficacy, despite challenges with mental focus, intrusive memories, and other concerns. All participants reported they would have attended ongoing iRest classes at the agency approximately once per week.", "author" : [ { "dropping-particle" : "", "family" : "Stankovic", "given" : "L", "non-dropping-particle" : "", "parse-names" : false, "suffix" : "" } ], "container-title" : "International journal of yoga therapy", "id" : "ITEM-2", "issue" : "21", "issued" : { "date-parts" : [ [ "2011" ] ] }, "page" : "23-37", "title" : "Transforming trauma: a qualitative feasibility study of integrative restoration (iRest) yoga Nidra on combat-related post-traumatic stress disorder.", "type" : "article-journal", "volume" : "21" }, "uris" : [ "http://www.mendeley.com/documents/?uuid=4fe0dab7-36e1-427b-8bd7-e67a50dc8134" ] } ], "mendeley" : { "formattedCitation" : "&lt;sup&gt;1,3&lt;/sup&gt;", "plainTextFormattedCitation" : "1,3", "previouslyFormattedCitation" : "&lt;sup&gt;1,3&lt;/sup&gt;" }, "properties" : { "noteIndex" : 0 }, "schema" : "https://github.com/citation-style-language/schema/raw/master/csl-citation.json" }</w:instrText>
      </w:r>
      <w:r w:rsidR="003928DF">
        <w:rPr>
          <w:rFonts w:ascii="Times New Roman" w:hAnsi="Times New Roman"/>
        </w:rPr>
        <w:fldChar w:fldCharType="separate"/>
      </w:r>
      <w:r w:rsidR="003928DF" w:rsidRPr="00B244CF">
        <w:rPr>
          <w:rFonts w:ascii="Times New Roman" w:hAnsi="Times New Roman"/>
          <w:noProof/>
          <w:vertAlign w:val="superscript"/>
        </w:rPr>
        <w:t>1,3</w:t>
      </w:r>
      <w:r w:rsidR="003928DF">
        <w:rPr>
          <w:rFonts w:ascii="Times New Roman" w:hAnsi="Times New Roman"/>
        </w:rPr>
        <w:fldChar w:fldCharType="end"/>
      </w:r>
      <w:r w:rsidR="0019702F">
        <w:rPr>
          <w:rFonts w:ascii="Times New Roman" w:hAnsi="Times New Roman"/>
        </w:rPr>
        <w:t xml:space="preserve"> </w:t>
      </w:r>
      <w:r w:rsidR="0019702F" w:rsidRPr="00CD5E98">
        <w:rPr>
          <w:rFonts w:ascii="Times New Roman" w:hAnsi="Times New Roman"/>
        </w:rPr>
        <w:t xml:space="preserve">Further research into non-pharmacologic psychobiological mechanisms. </w:t>
      </w:r>
      <w:proofErr w:type="gramStart"/>
      <w:r w:rsidR="0019702F" w:rsidRPr="00CD5E98">
        <w:rPr>
          <w:rFonts w:ascii="Times New Roman" w:hAnsi="Times New Roman"/>
        </w:rPr>
        <w:t>through</w:t>
      </w:r>
      <w:proofErr w:type="gramEnd"/>
      <w:r w:rsidR="0019702F" w:rsidRPr="00CD5E98">
        <w:rPr>
          <w:rFonts w:ascii="Times New Roman" w:hAnsi="Times New Roman"/>
        </w:rPr>
        <w:t xml:space="preserve"> which mind-body intervention work would be helpful to justify using yoga in clinical practice, especially in terms of rece</w:t>
      </w:r>
      <w:r w:rsidR="0019702F">
        <w:rPr>
          <w:rFonts w:ascii="Times New Roman" w:hAnsi="Times New Roman"/>
        </w:rPr>
        <w:t>iving financial reimbursement.</w:t>
      </w:r>
      <w:r w:rsidR="0019702F">
        <w:rPr>
          <w:rFonts w:ascii="Times New Roman" w:hAnsi="Times New Roman"/>
        </w:rPr>
        <w:fldChar w:fldCharType="begin" w:fldLock="1"/>
      </w:r>
      <w:r w:rsidR="00BD5A45">
        <w:rPr>
          <w:rFonts w:ascii="Times New Roman" w:hAnsi="Times New Roman"/>
        </w:rPr>
        <w:instrText>ADDIN CSL_CITATION { "citationItems" : [ { "id" : "ITEM-1", "itemData" : { "DOI" : "10.1016/j.mehy.2012.01.021", "ISBN" : "1532-2777 (Electronic)\\r0306-9877 (Linking)", "ISSN" : "03069877", "PMID" : "22365651", "abstract" : "A theory is proposed to explain the benefits of yoga practices in diverse, frequently comorbid medical conditions based on the concept that yoga practices reduce allostatic load in stress response systems such that optimal homeostasis is restored. It is hypothesized that stress induces (1) imbalance of the autonomic nervous system (ANS) with decreased parasympathetic nervous system (PNS) and increased sympathetic nervous system (SNS) activity, (2) underactivity of the gamma amino-butyric acid (GABA) system, the primary inhibitory neurotransmitter system, and (3) increased allostatic load. It is further hypothesized that yoga-based practices (4) correct underactivity of the PNS and GABA systems in part through stimulation of the vagus nerves, the main peripheral pathway of the PNS, and (5) reduce allostatic load. Depression, epilepsy, post traumatic stress disorder (PTSD), and chronic pain exemplify medical conditions that are exacerbated by stress, have low heart rate variability (HRV) and low GABAergic activity, respond to pharmacologic agents that increase activity of the GABA system, and show symptom improvement in response to yoga-based interventions. The observation that treatment resistant cases of epilepsy and depression respond to vagal nerve stimulation corroborates the need to correct PNS underactivity as part of a successful treatment plan in some cases. According to the proposed theory, the decreased PNS and GABAergic activity that underlies stress-related disorders can be corrected by yoga practices resulting in amelioration of disease symptoms. This has far-reaching implications for the integration of yoga-based practices in the treatment of a broad array of disorders exacerbated by stress. ?? 2012 Elsevier Ltd.", "author" : [ { "dropping-particle" : "", "family" : "Streeter", "given" : "C. C.", "non-dropping-particle" : "", "parse-names" : false, "suffix" : "" }, { "dropping-particle" : "", "family" : "Gerbarg", "given" : "P. L.", "non-dropping-particle" : "", "parse-names" : false, "suffix" : "" }, { "dropping-particle" : "", "family" : "Saper", "given" : "R. B.", "non-dropping-particle" : "", "parse-names" : false, "suffix" : "" }, { "dropping-particle" : "", "family" : "Ciraulo", "given" : "D. a.", "non-dropping-particle" : "", "parse-names" : false, "suffix" : "" }, { "dropping-particle" : "", "family" : "Brown", "given" : "R. P.", "non-dropping-particle" : "", "parse-names" : false, "suffix" : "" } ], "container-title" : "Medical Hypotheses", "id" : "ITEM-1", "issue" : "5", "issued" : { "date-parts" : [ [ "2012" ] ] }, "page" : "571-579", "publisher" : "Elsevier Ltd", "title" : "Effects of yoga on the autonomic nervous system, gamma-aminobutyric-acid, and allostasis in epilepsy, depression, and post-traumatic stress disorder", "type" : "article-journal", "volume" : "78" }, "uris" : [ "http://www.mendeley.com/documents/?uuid=1db66f34-a147-4668-a868-1a9d18c07447" ] }, { "id" : "ITEM-2", "itemData" : { "DOI" : "10.1196/annals.1364.022", "ISBN" : "1749-6632", "ISSN" : "00778923", "PMID" : "16891578", "abstract" : "The research showing how exposure to extreme stress affects brain function is making important contributions to understanding the nature of traumatic stress. This includes the notion that traumatized individuals are vulnerable to react to sensory information with subcortically initiated responses that are irrelevant, and often harmful, in the present. Reminders of traumatic experiences activate brain regions that support intense emotions, and decrease activation in the central nervous system (CNS) regions involved in (a) the integration of sensory input with motor output, (b) the modulation of physiological arousal, and (c) the capacity to communicate experience in words. Failures of attention and memory in posttraumatic stress disorder (PTSD) interfere with the capacity to engage in the present: traumatized individuals \"lose their way in the world.\" This article discusses the implications of this research by suggesting that effective treatment needs to involve (a) learning to tolerate feelings and sensations by increasing the capacity for interoception, (b) learning to modulate arousal, and (c) learning that after confrontation with physical helplessness it is essential to engage in taking effective action.", "author" : [ { "dropping-particle" : "", "family" : "Kolk", "given" : "Bessel a.", "non-dropping-particle" : "Van Der", "parse-names" : false, "suffix" : "" } ], "container-title" : "Annals of the New York Academy of Sciences", "id" : "ITEM-2", "issued" : { "date-parts" : [ [ "2006" ] ] }, "page" : "277-293", "title" : "Clinical implications of neuroscience research in PTSD", "type" : "article-journal", "volume" : "1071" }, "uris" : [ "http://www.mendeley.com/documents/?uuid=18764910-ea41-4027-8c32-639c83317256" ] } ], "mendeley" : { "formattedCitation" : "&lt;sup&gt;6,7&lt;/sup&gt;", "plainTextFormattedCitation" : "6,7", "previouslyFormattedCitation" : "&lt;sup&gt;6,7&lt;/sup&gt;" }, "properties" : { "noteIndex" : 0 }, "schema" : "https://github.com/citation-style-language/schema/raw/master/csl-citation.json" }</w:instrText>
      </w:r>
      <w:r w:rsidR="0019702F">
        <w:rPr>
          <w:rFonts w:ascii="Times New Roman" w:hAnsi="Times New Roman"/>
        </w:rPr>
        <w:fldChar w:fldCharType="separate"/>
      </w:r>
      <w:r w:rsidR="0019702F" w:rsidRPr="0019702F">
        <w:rPr>
          <w:rFonts w:ascii="Times New Roman" w:hAnsi="Times New Roman"/>
          <w:noProof/>
          <w:vertAlign w:val="superscript"/>
        </w:rPr>
        <w:t>6,7</w:t>
      </w:r>
      <w:r w:rsidR="0019702F">
        <w:rPr>
          <w:rFonts w:ascii="Times New Roman" w:hAnsi="Times New Roman"/>
        </w:rPr>
        <w:fldChar w:fldCharType="end"/>
      </w:r>
      <w:r w:rsidR="0019702F">
        <w:rPr>
          <w:rFonts w:ascii="Times New Roman" w:hAnsi="Times New Roman"/>
        </w:rPr>
        <w:t xml:space="preserve"> </w:t>
      </w:r>
      <w:r w:rsidR="0019702F" w:rsidRPr="00CD5E98">
        <w:rPr>
          <w:rFonts w:ascii="Times New Roman" w:hAnsi="Times New Roman"/>
        </w:rPr>
        <w:t xml:space="preserve">For example, utilizing outcome measures that rely on more objective, quantitative data such as sleep data or heart rate variability would be helpful to further establish yoga as an intervention for the military population and others as well. </w:t>
      </w:r>
    </w:p>
    <w:p w14:paraId="306F97ED" w14:textId="25F31257" w:rsidR="0019702F" w:rsidRPr="00CD5E98" w:rsidRDefault="0019702F" w:rsidP="00EA2E54">
      <w:pPr>
        <w:spacing w:before="120" w:after="120" w:line="480" w:lineRule="auto"/>
        <w:rPr>
          <w:rFonts w:ascii="Times New Roman" w:hAnsi="Times New Roman"/>
        </w:rPr>
      </w:pPr>
      <w:r>
        <w:rPr>
          <w:rFonts w:ascii="Times New Roman" w:hAnsi="Times New Roman"/>
        </w:rPr>
        <w:tab/>
      </w:r>
      <w:r w:rsidR="00C263B7">
        <w:rPr>
          <w:rFonts w:ascii="Times New Roman" w:hAnsi="Times New Roman"/>
        </w:rPr>
        <w:t>Recent studies</w:t>
      </w:r>
      <w:r w:rsidR="00CD5E98" w:rsidRPr="00CD5E98">
        <w:rPr>
          <w:rFonts w:ascii="Times New Roman" w:hAnsi="Times New Roman"/>
        </w:rPr>
        <w:t xml:space="preserve"> </w:t>
      </w:r>
      <w:r>
        <w:rPr>
          <w:rFonts w:ascii="Times New Roman" w:hAnsi="Times New Roman"/>
        </w:rPr>
        <w:t>utilize</w:t>
      </w:r>
      <w:r w:rsidR="00CD5E98" w:rsidRPr="00CD5E98">
        <w:rPr>
          <w:rFonts w:ascii="Times New Roman" w:hAnsi="Times New Roman"/>
        </w:rPr>
        <w:t xml:space="preserve"> a variety of types of yoga for a variety of populations who experience PTSD.</w:t>
      </w:r>
      <w:r w:rsidR="00B244CF">
        <w:rPr>
          <w:rFonts w:ascii="Times New Roman" w:hAnsi="Times New Roman"/>
        </w:rPr>
        <w:t xml:space="preserve"> </w:t>
      </w:r>
      <w:r>
        <w:rPr>
          <w:rFonts w:ascii="Times New Roman" w:hAnsi="Times New Roman"/>
        </w:rPr>
        <w:t xml:space="preserve">In a meta-analysis </w:t>
      </w:r>
      <w:r w:rsidR="00BD5A45">
        <w:rPr>
          <w:rFonts w:ascii="Times New Roman" w:hAnsi="Times New Roman"/>
        </w:rPr>
        <w:t>studying</w:t>
      </w:r>
      <w:r>
        <w:rPr>
          <w:rFonts w:ascii="Times New Roman" w:hAnsi="Times New Roman"/>
        </w:rPr>
        <w:t xml:space="preserve"> the efficacy of yoga as treatment for psychiatric disorders, including PTSD, it was determined </w:t>
      </w:r>
      <w:r w:rsidR="00BD5A45">
        <w:rPr>
          <w:rFonts w:ascii="Times New Roman" w:hAnsi="Times New Roman"/>
        </w:rPr>
        <w:t xml:space="preserve">that generally </w:t>
      </w:r>
      <w:r>
        <w:rPr>
          <w:rFonts w:ascii="Times New Roman" w:hAnsi="Times New Roman"/>
        </w:rPr>
        <w:t xml:space="preserve">yoga </w:t>
      </w:r>
      <w:r w:rsidR="00BD5A45">
        <w:rPr>
          <w:rFonts w:ascii="Times New Roman" w:hAnsi="Times New Roman"/>
        </w:rPr>
        <w:t>may help relieve PTSD symptoms which remain after more traditional treatment.</w:t>
      </w:r>
      <w:r w:rsidR="00BD5A45">
        <w:rPr>
          <w:rFonts w:ascii="Times New Roman" w:hAnsi="Times New Roman"/>
        </w:rPr>
        <w:fldChar w:fldCharType="begin" w:fldLock="1"/>
      </w:r>
      <w:r w:rsidR="00BD5A45">
        <w:rPr>
          <w:rFonts w:ascii="Times New Roman" w:hAnsi="Times New Roman"/>
        </w:rPr>
        <w:instrText>ADDIN CSL_CITATION { "citationItems" : [ { "id" : "ITEM-1", "itemData" : { "DOI" : "10.4088/PCC.10r01068", "ISSN" : "2155-7780", "PMID" : "22132353", "abstract" : "OBJECTIVE: To examine the efficacy of yoga therapy as a complementary treatment for psychiatric disorders such as schizophrenia, depression, anxiety, and posttraumatic stress disorder (PTSD).\n\nDATA SOURCES: Eligible trials were identified by a literature search of PubMed/MEDLINE, Cochrane Control Trials Register, Google Scholar, and EBSCO on the basis of criteria of acceptable quality and relevance. The search was performed using the following terms: yoga for schizophrenia, yoga for depression, yoga for anxiety, yoga for PTSD, yoga therapy, yoga for psychiatric disorders, complementary treatment, and efficacy of yoga therapy. Trials both unpublished and published with no limitation placed on year of publication were included; however, the oldest article included in the final meta-analysis was published in 2000.\n\nSTUDY SELECTION: All available randomized, controlled trials of yoga for the treatment of mental illness were reviewed, and 10 studies were eligible for inclusion. As very few randomized, controlled studies have examined yoga for mental illness, this meta-analysis includes studies with participants who were diagnosed with mental illness, as well as studies with participants who were not diagnosed with mental illness but reported symptoms of mental illness. Trials were excluded due to the following: (1) insufficient information, (2) inadequate statistical analysis, (3) yoga was not the central component of the intervention, (4) subjects were not diagnosed with or did not report experiencing symptoms of one of the psychiatric disorders of interest (ie, schizophrenia, depression, anxiety, and PTSD), (5) study was not reported in English, and (6) study did not include a control group.\n\nDATA EXTRACTION: Data were extracted on participant diagnosis, inclusion criteria, treatment and control groups, duration of intervention, and results (pre-post mean and standard deviations, t values, and f values). Number, age, and sex ratio of participants were also obtained when available.\n\nDATA SYNTHESIS: The combined analysis of all 10 studies provided a pooled effect size of -3.25 (95% CI, -5.36 to -1.14; P = .002), indicating that yoga-based interventions have a statistically significant effect as an adjunct treatment for major psychiatric disorders. Findings in support of alternative and complementary interventions may especially be an aid in the treatment of disorders for which current treatments are found to be inadequate or to carry severe liabilities.\n\nCON\u2026", "author" : [ { "dropping-particle" : "", "family" : "Cabral", "given" : "Patricia", "non-dropping-particle" : "", "parse-names" : false, "suffix" : "" }, { "dropping-particle" : "", "family" : "Meyer", "given" : "Hilary B", "non-dropping-particle" : "", "parse-names" : false, "suffix" : "" }, { "dropping-particle" : "", "family" : "Ames", "given" : "Donna", "non-dropping-particle" : "", "parse-names" : false, "suffix" : "" } ], "container-title" : "The primary care companion to CNS disorders", "id" : "ITEM-1", "issue" : "4", "issued" : { "date-parts" : [ [ "2011", "1" ] ] }, "title" : "Effectiveness of yoga therapy as a complementary treatment for major psychiatric disorders: a meta-analysis.", "type" : "article-journal", "volume" : "13" }, "uris" : [ "http://www.mendeley.com/documents/?uuid=0d6d00f8-dfef-42be-ae03-61be4ec3253b" ] } ], "mendeley" : { "formattedCitation" : "&lt;sup&gt;8&lt;/sup&gt;", "plainTextFormattedCitation" : "8", "previouslyFormattedCitation" : "&lt;sup&gt;8&lt;/sup&gt;" }, "properties" : { "noteIndex" : 0 }, "schema" : "https://github.com/citation-style-language/schema/raw/master/csl-citation.json" }</w:instrText>
      </w:r>
      <w:r w:rsidR="00BD5A45">
        <w:rPr>
          <w:rFonts w:ascii="Times New Roman" w:hAnsi="Times New Roman"/>
        </w:rPr>
        <w:fldChar w:fldCharType="separate"/>
      </w:r>
      <w:r w:rsidR="00BD5A45" w:rsidRPr="00BD5A45">
        <w:rPr>
          <w:rFonts w:ascii="Times New Roman" w:hAnsi="Times New Roman"/>
          <w:noProof/>
          <w:vertAlign w:val="superscript"/>
        </w:rPr>
        <w:t>8</w:t>
      </w:r>
      <w:r w:rsidR="00BD5A45">
        <w:rPr>
          <w:rFonts w:ascii="Times New Roman" w:hAnsi="Times New Roman"/>
        </w:rPr>
        <w:fldChar w:fldCharType="end"/>
      </w:r>
      <w:r w:rsidR="00BD5A45">
        <w:rPr>
          <w:rFonts w:ascii="Times New Roman" w:hAnsi="Times New Roman"/>
        </w:rPr>
        <w:t xml:space="preserve"> The most common yoga interventions used were hatha, </w:t>
      </w:r>
      <w:proofErr w:type="spellStart"/>
      <w:r w:rsidR="00BD5A45">
        <w:rPr>
          <w:rFonts w:ascii="Times New Roman" w:hAnsi="Times New Roman"/>
        </w:rPr>
        <w:t>iyengar</w:t>
      </w:r>
      <w:proofErr w:type="spellEnd"/>
      <w:r w:rsidR="00BD5A45">
        <w:rPr>
          <w:rFonts w:ascii="Times New Roman" w:hAnsi="Times New Roman"/>
        </w:rPr>
        <w:t xml:space="preserve">, </w:t>
      </w:r>
      <w:proofErr w:type="spellStart"/>
      <w:r w:rsidR="00BD5A45">
        <w:rPr>
          <w:rFonts w:ascii="Times New Roman" w:hAnsi="Times New Roman"/>
        </w:rPr>
        <w:t>sudarsha</w:t>
      </w:r>
      <w:proofErr w:type="spellEnd"/>
      <w:r w:rsidR="00BD5A45">
        <w:rPr>
          <w:rFonts w:ascii="Times New Roman" w:hAnsi="Times New Roman"/>
        </w:rPr>
        <w:t xml:space="preserve"> </w:t>
      </w:r>
      <w:proofErr w:type="spellStart"/>
      <w:r w:rsidR="00BD5A45">
        <w:rPr>
          <w:rFonts w:ascii="Times New Roman" w:hAnsi="Times New Roman"/>
        </w:rPr>
        <w:t>kriya</w:t>
      </w:r>
      <w:proofErr w:type="spellEnd"/>
      <w:r w:rsidR="00BD5A45">
        <w:rPr>
          <w:rFonts w:ascii="Times New Roman" w:hAnsi="Times New Roman"/>
        </w:rPr>
        <w:t>, and mixed versions.</w:t>
      </w:r>
      <w:r w:rsidR="00BD5A45">
        <w:rPr>
          <w:rFonts w:ascii="Times New Roman" w:hAnsi="Times New Roman"/>
        </w:rPr>
        <w:fldChar w:fldCharType="begin" w:fldLock="1"/>
      </w:r>
      <w:r w:rsidR="00BD5A45">
        <w:rPr>
          <w:rFonts w:ascii="Times New Roman" w:hAnsi="Times New Roman"/>
        </w:rPr>
        <w:instrText>ADDIN CSL_CITATION { "citationItems" : [ { "id" : "ITEM-1", "itemData" : { "DOI" : "10.4088/PCC.10r01068", "ISSN" : "2155-7780", "PMID" : "22132353", "abstract" : "OBJECTIVE: To examine the efficacy of yoga therapy as a complementary treatment for psychiatric disorders such as schizophrenia, depression, anxiety, and posttraumatic stress disorder (PTSD).\n\nDATA SOURCES: Eligible trials were identified by a literature search of PubMed/MEDLINE, Cochrane Control Trials Register, Google Scholar, and EBSCO on the basis of criteria of acceptable quality and relevance. The search was performed using the following terms: yoga for schizophrenia, yoga for depression, yoga for anxiety, yoga for PTSD, yoga therapy, yoga for psychiatric disorders, complementary treatment, and efficacy of yoga therapy. Trials both unpublished and published with no limitation placed on year of publication were included; however, the oldest article included in the final meta-analysis was published in 2000.\n\nSTUDY SELECTION: All available randomized, controlled trials of yoga for the treatment of mental illness were reviewed, and 10 studies were eligible for inclusion. As very few randomized, controlled studies have examined yoga for mental illness, this meta-analysis includes studies with participants who were diagnosed with mental illness, as well as studies with participants who were not diagnosed with mental illness but reported symptoms of mental illness. Trials were excluded due to the following: (1) insufficient information, (2) inadequate statistical analysis, (3) yoga was not the central component of the intervention, (4) subjects were not diagnosed with or did not report experiencing symptoms of one of the psychiatric disorders of interest (ie, schizophrenia, depression, anxiety, and PTSD), (5) study was not reported in English, and (6) study did not include a control group.\n\nDATA EXTRACTION: Data were extracted on participant diagnosis, inclusion criteria, treatment and control groups, duration of intervention, and results (pre-post mean and standard deviations, t values, and f values). Number, age, and sex ratio of participants were also obtained when available.\n\nDATA SYNTHESIS: The combined analysis of all 10 studies provided a pooled effect size of -3.25 (95% CI, -5.36 to -1.14; P = .002), indicating that yoga-based interventions have a statistically significant effect as an adjunct treatment for major psychiatric disorders. Findings in support of alternative and complementary interventions may especially be an aid in the treatment of disorders for which current treatments are found to be inadequate or to carry severe liabilities.\n\nCON\u2026", "author" : [ { "dropping-particle" : "", "family" : "Cabral", "given" : "Patricia", "non-dropping-particle" : "", "parse-names" : false, "suffix" : "" }, { "dropping-particle" : "", "family" : "Meyer", "given" : "Hilary B", "non-dropping-particle" : "", "parse-names" : false, "suffix" : "" }, { "dropping-particle" : "", "family" : "Ames", "given" : "Donna", "non-dropping-particle" : "", "parse-names" : false, "suffix" : "" } ], "container-title" : "The primary care companion to CNS disorders", "id" : "ITEM-1", "issue" : "4", "issued" : { "date-parts" : [ [ "2011", "1" ] ] }, "title" : "Effectiveness of yoga therapy as a complementary treatment for major psychiatric disorders: a meta-analysis.", "type" : "article-journal", "volume" : "13" }, "uris" : [ "http://www.mendeley.com/documents/?uuid=0d6d00f8-dfef-42be-ae03-61be4ec3253b" ] } ], "mendeley" : { "formattedCitation" : "&lt;sup&gt;8&lt;/sup&gt;", "plainTextFormattedCitation" : "8", "previouslyFormattedCitation" : "&lt;sup&gt;8&lt;/sup&gt;" }, "properties" : { "noteIndex" : 0 }, "schema" : "https://github.com/citation-style-language/schema/raw/master/csl-citation.json" }</w:instrText>
      </w:r>
      <w:r w:rsidR="00BD5A45">
        <w:rPr>
          <w:rFonts w:ascii="Times New Roman" w:hAnsi="Times New Roman"/>
        </w:rPr>
        <w:fldChar w:fldCharType="separate"/>
      </w:r>
      <w:r w:rsidR="00BD5A45" w:rsidRPr="00BD5A45">
        <w:rPr>
          <w:rFonts w:ascii="Times New Roman" w:hAnsi="Times New Roman"/>
          <w:noProof/>
          <w:vertAlign w:val="superscript"/>
        </w:rPr>
        <w:t>8</w:t>
      </w:r>
      <w:r w:rsidR="00BD5A45">
        <w:rPr>
          <w:rFonts w:ascii="Times New Roman" w:hAnsi="Times New Roman"/>
        </w:rPr>
        <w:fldChar w:fldCharType="end"/>
      </w:r>
      <w:r w:rsidR="00BD5A45">
        <w:rPr>
          <w:rFonts w:ascii="Times New Roman" w:hAnsi="Times New Roman"/>
        </w:rPr>
        <w:t xml:space="preserve"> Unfortunately, there are few well-designed RCTs on this topic.</w:t>
      </w:r>
      <w:r w:rsidR="00BD5A45">
        <w:rPr>
          <w:rFonts w:ascii="Times New Roman" w:hAnsi="Times New Roman"/>
        </w:rPr>
        <w:fldChar w:fldCharType="begin" w:fldLock="1"/>
      </w:r>
      <w:r w:rsidR="00BD5A45">
        <w:rPr>
          <w:rFonts w:ascii="Times New Roman" w:hAnsi="Times New Roman"/>
        </w:rPr>
        <w:instrText>ADDIN CSL_CITATION { "citationItems" : [ { "id" : "ITEM-1", "itemData" : { "DOI" : "10.4088/PCC.10r01068", "ISSN" : "2155-7780", "PMID" : "22132353", "abstract" : "OBJECTIVE: To examine the efficacy of yoga therapy as a complementary treatment for psychiatric disorders such as schizophrenia, depression, anxiety, and posttraumatic stress disorder (PTSD).\n\nDATA SOURCES: Eligible trials were identified by a literature search of PubMed/MEDLINE, Cochrane Control Trials Register, Google Scholar, and EBSCO on the basis of criteria of acceptable quality and relevance. The search was performed using the following terms: yoga for schizophrenia, yoga for depression, yoga for anxiety, yoga for PTSD, yoga therapy, yoga for psychiatric disorders, complementary treatment, and efficacy of yoga therapy. Trials both unpublished and published with no limitation placed on year of publication were included; however, the oldest article included in the final meta-analysis was published in 2000.\n\nSTUDY SELECTION: All available randomized, controlled trials of yoga for the treatment of mental illness were reviewed, and 10 studies were eligible for inclusion. As very few randomized, controlled studies have examined yoga for mental illness, this meta-analysis includes studies with participants who were diagnosed with mental illness, as well as studies with participants who were not diagnosed with mental illness but reported symptoms of mental illness. Trials were excluded due to the following: (1) insufficient information, (2) inadequate statistical analysis, (3) yoga was not the central component of the intervention, (4) subjects were not diagnosed with or did not report experiencing symptoms of one of the psychiatric disorders of interest (ie, schizophrenia, depression, anxiety, and PTSD), (5) study was not reported in English, and (6) study did not include a control group.\n\nDATA EXTRACTION: Data were extracted on participant diagnosis, inclusion criteria, treatment and control groups, duration of intervention, and results (pre-post mean and standard deviations, t values, and f values). Number, age, and sex ratio of participants were also obtained when available.\n\nDATA SYNTHESIS: The combined analysis of all 10 studies provided a pooled effect size of -3.25 (95% CI, -5.36 to -1.14; P = .002), indicating that yoga-based interventions have a statistically significant effect as an adjunct treatment for major psychiatric disorders. Findings in support of alternative and complementary interventions may especially be an aid in the treatment of disorders for which current treatments are found to be inadequate or to carry severe liabilities.\n\nCON\u2026", "author" : [ { "dropping-particle" : "", "family" : "Cabral", "given" : "Patricia", "non-dropping-particle" : "", "parse-names" : false, "suffix" : "" }, { "dropping-particle" : "", "family" : "Meyer", "given" : "Hilary B", "non-dropping-particle" : "", "parse-names" : false, "suffix" : "" }, { "dropping-particle" : "", "family" : "Ames", "given" : "Donna", "non-dropping-particle" : "", "parse-names" : false, "suffix" : "" } ], "container-title" : "The primary care companion to CNS disorders", "id" : "ITEM-1", "issue" : "4", "issued" : { "date-parts" : [ [ "2011", "1" ] ] }, "title" : "Effectiveness of yoga therapy as a complementary treatment for major psychiatric disorders: a meta-analysis.", "type" : "article-journal", "volume" : "13" }, "uris" : [ "http://www.mendeley.com/documents/?uuid=0d6d00f8-dfef-42be-ae03-61be4ec3253b" ] } ], "mendeley" : { "formattedCitation" : "&lt;sup&gt;8&lt;/sup&gt;", "plainTextFormattedCitation" : "8", "previouslyFormattedCitation" : "&lt;sup&gt;8&lt;/sup&gt;" }, "properties" : { "noteIndex" : 0 }, "schema" : "https://github.com/citation-style-language/schema/raw/master/csl-citation.json" }</w:instrText>
      </w:r>
      <w:r w:rsidR="00BD5A45">
        <w:rPr>
          <w:rFonts w:ascii="Times New Roman" w:hAnsi="Times New Roman"/>
        </w:rPr>
        <w:fldChar w:fldCharType="separate"/>
      </w:r>
      <w:r w:rsidR="00BD5A45" w:rsidRPr="00BD5A45">
        <w:rPr>
          <w:rFonts w:ascii="Times New Roman" w:hAnsi="Times New Roman"/>
          <w:noProof/>
          <w:vertAlign w:val="superscript"/>
        </w:rPr>
        <w:t>8</w:t>
      </w:r>
      <w:r w:rsidR="00BD5A45">
        <w:rPr>
          <w:rFonts w:ascii="Times New Roman" w:hAnsi="Times New Roman"/>
        </w:rPr>
        <w:fldChar w:fldCharType="end"/>
      </w:r>
      <w:r w:rsidR="00BD5A45">
        <w:rPr>
          <w:rFonts w:ascii="Times New Roman" w:hAnsi="Times New Roman"/>
        </w:rPr>
        <w:t xml:space="preserve"> </w:t>
      </w:r>
      <w:r w:rsidR="00B244CF">
        <w:rPr>
          <w:rFonts w:ascii="Times New Roman" w:hAnsi="Times New Roman"/>
        </w:rPr>
        <w:t>Kim et al</w:t>
      </w:r>
      <w:r>
        <w:rPr>
          <w:rFonts w:ascii="Times New Roman" w:hAnsi="Times New Roman"/>
        </w:rPr>
        <w:t>.</w:t>
      </w:r>
      <w:r w:rsidR="00BD5A45">
        <w:rPr>
          <w:rFonts w:ascii="Times New Roman" w:hAnsi="Times New Roman"/>
        </w:rPr>
        <w:t xml:space="preserve"> used reviewed sixteen </w:t>
      </w:r>
      <w:r w:rsidR="00CD5E98" w:rsidRPr="00CD5E98">
        <w:rPr>
          <w:rFonts w:ascii="Times New Roman" w:hAnsi="Times New Roman"/>
        </w:rPr>
        <w:t xml:space="preserve">articles </w:t>
      </w:r>
      <w:r w:rsidR="00B244CF">
        <w:rPr>
          <w:rFonts w:ascii="Times New Roman" w:hAnsi="Times New Roman"/>
        </w:rPr>
        <w:t xml:space="preserve">in a </w:t>
      </w:r>
      <w:r w:rsidR="00BD5A45">
        <w:rPr>
          <w:rFonts w:ascii="Times New Roman" w:hAnsi="Times New Roman"/>
        </w:rPr>
        <w:t xml:space="preserve">recent </w:t>
      </w:r>
      <w:r w:rsidR="00B244CF">
        <w:rPr>
          <w:rFonts w:ascii="Times New Roman" w:hAnsi="Times New Roman"/>
        </w:rPr>
        <w:t>systematic review</w:t>
      </w:r>
      <w:r>
        <w:rPr>
          <w:rFonts w:ascii="Times New Roman" w:hAnsi="Times New Roman"/>
        </w:rPr>
        <w:t xml:space="preserve"> (SR)</w:t>
      </w:r>
      <w:r w:rsidR="00B244CF">
        <w:rPr>
          <w:rFonts w:ascii="Times New Roman" w:hAnsi="Times New Roman"/>
        </w:rPr>
        <w:t xml:space="preserve"> </w:t>
      </w:r>
      <w:r w:rsidR="00CD5E98" w:rsidRPr="00CD5E98">
        <w:rPr>
          <w:rFonts w:ascii="Times New Roman" w:hAnsi="Times New Roman"/>
        </w:rPr>
        <w:t xml:space="preserve">and looked at studies regarding different mind-body practices for PTSD— there isn’t currently an SR specifically about yoga and PTSD. </w:t>
      </w:r>
      <w:r w:rsidRPr="00CD5E98">
        <w:rPr>
          <w:rFonts w:ascii="Times New Roman" w:hAnsi="Times New Roman"/>
        </w:rPr>
        <w:t xml:space="preserve">The effects of yoga on PTSD </w:t>
      </w:r>
      <w:r>
        <w:rPr>
          <w:rFonts w:ascii="Times New Roman" w:hAnsi="Times New Roman"/>
        </w:rPr>
        <w:t>require further research as</w:t>
      </w:r>
      <w:r w:rsidRPr="00CD5E98">
        <w:rPr>
          <w:rFonts w:ascii="Times New Roman" w:hAnsi="Times New Roman"/>
        </w:rPr>
        <w:t xml:space="preserve"> pointed to by the SR by Kim et al., which found only 3/6 RCTs had significant improvement in PTSD symptoms, and 2/6 found no change in HRV or PTSD symptoms. </w:t>
      </w:r>
      <w:r w:rsidR="00BD5A45">
        <w:rPr>
          <w:rFonts w:ascii="Times New Roman" w:hAnsi="Times New Roman"/>
        </w:rPr>
        <w:t xml:space="preserve">There is a lack of studies on individual mind-body approaches, and among them high variability in quality, intervention, duration, design, use of control group, age, and gender, </w:t>
      </w:r>
      <w:r w:rsidR="00BD5A45">
        <w:rPr>
          <w:rFonts w:ascii="Times New Roman" w:hAnsi="Times New Roman"/>
        </w:rPr>
        <w:lastRenderedPageBreak/>
        <w:t>making any results challenging to generalize.</w:t>
      </w:r>
      <w:r w:rsidR="00BD5A45">
        <w:rPr>
          <w:rFonts w:ascii="Times New Roman" w:hAnsi="Times New Roman"/>
        </w:rPr>
        <w:fldChar w:fldCharType="begin" w:fldLock="1"/>
      </w:r>
      <w:r w:rsidR="00DF0DFF">
        <w:rPr>
          <w:rFonts w:ascii="Times New Roman" w:hAnsi="Times New Roman"/>
        </w:rPr>
        <w:instrText>ADDIN CSL_CITATION { "citationItems" : [ { "id" : "ITEM-1", "itemData" : { "DOI" : "10.231/JIM.0b013e3182906862", "ISSN" : "1708-8267", "PMID" : "23609463", "abstract" : "BACKGROUND: Mind-body practices are increasingly used to provide stress reduction for posttraumatic stress disorder (PTSD). Mind-body practice encompasses activities with the intent to use the mind to impact physical functioning and improve health.\\n\\nMETHODS: This is a literature review using PubMed, PsycINFO, and Published International Literature on Traumatic Stress to identify the effects of mind-body intervention modalities, such as yoga, tai chi, qigong, mindfulness-based stress reduction, meditation, and deep breathing, as interventions for PTSD.\\n\\nRESULTS: The literature search identified 92 articles, only 16 of which were suitable for inclusion in this review. We reviewed only original, full text articles that met the inclusion criteria. Most of the studies have small sample size, but findings from the 16 publications reviewed here suggest that mind-body practices are associated with positive impacts on PTSD symptoms. Mind-body practices incorporate numerous therapeutic effects on stress responses, including reductions in anxiety, depression, and anger, and increases in pain tolerance, self-esteem, energy levels, ability to relax, and ability to cope with stressful situations. In general, mind-body practices were found to be a viable intervention to improve the constellation of PTSD symptoms such as intrusive memories, avoidance, and increased emotional arousal.\\n\\nCONCLUSIONS: Mind-body practices are increasingly used in the treatment of PTSD and are associated with positive impacts on stress-induced illnesses such as depression and PTSD in most existing studies. Knowledge about the diverse modalities of mind-body practices may provide clinicians and patients with the opportunity to explore an individualized and effective treatment plan enhanced by mind-body interventions as part of ongoing self-care.", "author" : [ { "dropping-particle" : "", "family" : "Kim", "given" : "Sang Hwan", "non-dropping-particle" : "", "parse-names" : false, "suffix" : "" }, { "dropping-particle" : "", "family" : "Schneider", "given" : "Suzanne M", "non-dropping-particle" : "", "parse-names" : false, "suffix" : "" }, { "dropping-particle" : "", "family" : "Kravitz", "given" : "Len", "non-dropping-particle" : "", "parse-names" : false, "suffix" : "" }, { "dropping-particle" : "", "family" : "Mermier", "given" : "Christine", "non-dropping-particle" : "", "parse-names" : false, "suffix" : "" }, { "dropping-particle" : "", "family" : "Burge", "given" : "Mark R", "non-dropping-particle" : "", "parse-names" : false, "suffix" : "" } ], "container-title" : "Journal of investigative medicine : the official publication of the American Federation for Clinical Research", "id" : "ITEM-1", "issue" : "5", "issued" : { "date-parts" : [ [ "2013", "6" ] ] }, "page" : "827-34", "title" : "Mind-body practices for posttraumatic stress disorder.", "type" : "article-journal", "volume" : "61" }, "uris" : [ "http://www.mendeley.com/documents/?uuid=6f2156c2-7a3b-4333-9a1f-8d0a9c7f52fb" ] } ], "mendeley" : { "formattedCitation" : "&lt;sup&gt;5&lt;/sup&gt;", "plainTextFormattedCitation" : "5", "previouslyFormattedCitation" : "&lt;sup&gt;5&lt;/sup&gt;" }, "properties" : { "noteIndex" : 0 }, "schema" : "https://github.com/citation-style-language/schema/raw/master/csl-citation.json" }</w:instrText>
      </w:r>
      <w:r w:rsidR="00BD5A45">
        <w:rPr>
          <w:rFonts w:ascii="Times New Roman" w:hAnsi="Times New Roman"/>
        </w:rPr>
        <w:fldChar w:fldCharType="separate"/>
      </w:r>
      <w:r w:rsidR="00BD5A45" w:rsidRPr="00BD5A45">
        <w:rPr>
          <w:rFonts w:ascii="Times New Roman" w:hAnsi="Times New Roman"/>
          <w:noProof/>
          <w:vertAlign w:val="superscript"/>
        </w:rPr>
        <w:t>5</w:t>
      </w:r>
      <w:r w:rsidR="00BD5A45">
        <w:rPr>
          <w:rFonts w:ascii="Times New Roman" w:hAnsi="Times New Roman"/>
        </w:rPr>
        <w:fldChar w:fldCharType="end"/>
      </w:r>
      <w:r w:rsidR="00CD5E98">
        <w:rPr>
          <w:rFonts w:ascii="Times New Roman" w:hAnsi="Times New Roman"/>
        </w:rPr>
        <w:t xml:space="preserve"> </w:t>
      </w:r>
      <w:r w:rsidRPr="00CD5E98">
        <w:rPr>
          <w:rFonts w:ascii="Times New Roman" w:hAnsi="Times New Roman"/>
        </w:rPr>
        <w:t>Future systematic reviews focused on one particular intervention for defined populations would help determine which interventions are the most significant and valuable in practice for which patients.</w:t>
      </w:r>
    </w:p>
    <w:p w14:paraId="1D2F5180" w14:textId="078A5133" w:rsidR="00E74319" w:rsidRDefault="00864150" w:rsidP="00EA2E54">
      <w:pPr>
        <w:spacing w:before="120" w:after="120" w:line="480" w:lineRule="auto"/>
        <w:rPr>
          <w:rFonts w:ascii="Times New Roman" w:hAnsi="Times New Roman"/>
        </w:rPr>
      </w:pPr>
      <w:r>
        <w:rPr>
          <w:rFonts w:ascii="Times New Roman" w:hAnsi="Times New Roman"/>
        </w:rPr>
        <w:tab/>
      </w:r>
      <w:r w:rsidR="00F567DB">
        <w:rPr>
          <w:rFonts w:ascii="Times New Roman" w:hAnsi="Times New Roman"/>
        </w:rPr>
        <w:t xml:space="preserve">While other </w:t>
      </w:r>
      <w:r>
        <w:rPr>
          <w:rFonts w:ascii="Times New Roman" w:hAnsi="Times New Roman"/>
        </w:rPr>
        <w:t xml:space="preserve">studies </w:t>
      </w:r>
      <w:r w:rsidR="00F567DB">
        <w:rPr>
          <w:rFonts w:ascii="Times New Roman" w:hAnsi="Times New Roman"/>
        </w:rPr>
        <w:t xml:space="preserve">reviewed generally have a similar degree of variability, results in general appear to be </w:t>
      </w:r>
      <w:r>
        <w:rPr>
          <w:rFonts w:ascii="Times New Roman" w:hAnsi="Times New Roman"/>
        </w:rPr>
        <w:t>promising</w:t>
      </w:r>
      <w:r w:rsidR="00657293">
        <w:rPr>
          <w:rFonts w:ascii="Times New Roman" w:hAnsi="Times New Roman"/>
        </w:rPr>
        <w:t xml:space="preserve"> for reducing PTSD using various yoga interventions for military populations</w:t>
      </w:r>
      <w:r>
        <w:rPr>
          <w:rFonts w:ascii="Times New Roman" w:hAnsi="Times New Roman"/>
        </w:rPr>
        <w:t>. Sensory-enhanced hatha yoga, which included centering,</w:t>
      </w:r>
      <w:r w:rsidR="003F7196">
        <w:rPr>
          <w:rFonts w:ascii="Times New Roman" w:hAnsi="Times New Roman"/>
        </w:rPr>
        <w:t xml:space="preserve"> or focusing in on the present moment,</w:t>
      </w:r>
      <w:r>
        <w:rPr>
          <w:rFonts w:ascii="Times New Roman" w:hAnsi="Times New Roman"/>
        </w:rPr>
        <w:t xml:space="preserve"> asana, </w:t>
      </w:r>
      <w:r w:rsidR="003F7196">
        <w:rPr>
          <w:rFonts w:ascii="Times New Roman" w:hAnsi="Times New Roman"/>
        </w:rPr>
        <w:t xml:space="preserve">or physical postures/positions, </w:t>
      </w:r>
      <w:r>
        <w:rPr>
          <w:rFonts w:ascii="Times New Roman" w:hAnsi="Times New Roman"/>
        </w:rPr>
        <w:t xml:space="preserve">pranayama, </w:t>
      </w:r>
      <w:r w:rsidR="003F7196">
        <w:rPr>
          <w:rFonts w:ascii="Times New Roman" w:hAnsi="Times New Roman"/>
        </w:rPr>
        <w:t xml:space="preserve">which is controlled breath work, </w:t>
      </w:r>
      <w:r>
        <w:rPr>
          <w:rFonts w:ascii="Times New Roman" w:hAnsi="Times New Roman"/>
        </w:rPr>
        <w:t xml:space="preserve">meditation, and </w:t>
      </w:r>
      <w:proofErr w:type="spellStart"/>
      <w:r>
        <w:rPr>
          <w:rFonts w:ascii="Times New Roman" w:hAnsi="Times New Roman"/>
        </w:rPr>
        <w:t>savasana</w:t>
      </w:r>
      <w:proofErr w:type="spellEnd"/>
      <w:r w:rsidR="003F7196">
        <w:rPr>
          <w:rFonts w:ascii="Times New Roman" w:hAnsi="Times New Roman"/>
        </w:rPr>
        <w:t>, or corpse pose, used for complete relaxation,</w:t>
      </w:r>
      <w:r>
        <w:rPr>
          <w:rFonts w:ascii="Times New Roman" w:hAnsi="Times New Roman"/>
        </w:rPr>
        <w:t xml:space="preserve"> used on military personnel deployed to Iraq</w:t>
      </w:r>
      <w:r w:rsidR="00F21C4B">
        <w:rPr>
          <w:rFonts w:ascii="Times New Roman" w:hAnsi="Times New Roman"/>
        </w:rPr>
        <w:t>,</w:t>
      </w:r>
      <w:r>
        <w:rPr>
          <w:rFonts w:ascii="Times New Roman" w:hAnsi="Times New Roman"/>
        </w:rPr>
        <w:t xml:space="preserve"> produced statistically significant reductions in state and trait anxiety, and qualitatively improved sleep quality.</w:t>
      </w:r>
      <w:r>
        <w:rPr>
          <w:rFonts w:ascii="Times New Roman" w:hAnsi="Times New Roman"/>
        </w:rPr>
        <w:fldChar w:fldCharType="begin" w:fldLock="1"/>
      </w:r>
      <w:r>
        <w:rPr>
          <w:rFonts w:ascii="Times New Roman" w:hAnsi="Times New Roman"/>
        </w:rPr>
        <w:instrText>ADDIN CSL_CITATION { "citationItems" : [ { "id" : "ITEM-1", "itemData" : { "DOI" : "10.5014/ajot.2012.001230", "ISSN" : "0272-9490", "author" : [ { "dropping-particle" : "", "family" : "Stoller", "given" : "C. C.", "non-dropping-particle" : "", "parse-names" : false, "suffix" : "" }, { "dropping-particle" : "", "family" : "Greuel", "given" : "J. H.", "non-dropping-particle" : "", "parse-names" : false, "suffix" : "" }, { "dropping-particle" : "", "family" : "Cimini", "given" : "L. S.", "non-dropping-particle" : "", "parse-names" : false, "suffix" : "" }, { "dropping-particle" : "", "family" : "Fowler", "given" : "M. S.", "non-dropping-particle" : "", "parse-names" : false, "suffix" : "" }, { "dropping-particle" : "", "family" : "Koomar", "given" : "J. A.", "non-dropping-particle" : "", "parse-names" : false, "suffix" : "" } ], "container-title" : "American Journal of Occupational Therapy", "id" : "ITEM-1", "issue" : "1", "issued" : { "date-parts" : [ [ "2011", "12", "29" ] ] }, "page" : "59-68", "title" : "Effects of Sensory-Enhanced Yoga on Symptoms of Combat Stress in Deployed Military Personnel", "type" : "article-journal", "volume" : "66" }, "uris" : [ "http://www.mendeley.com/documents/?uuid=3b46f0a5-2991-4f25-bcf7-f7cf37273152" ] } ], "mendeley" : { "formattedCitation" : "&lt;sup&gt;3&lt;/sup&gt;", "plainTextFormattedCitation" : "3", "previouslyFormattedCitation" : "&lt;sup&gt;3&lt;/sup&gt;" }, "properties" : { "noteIndex" : 0 }, "schema" : "https://github.com/citation-style-language/schema/raw/master/csl-citation.json" }</w:instrText>
      </w:r>
      <w:r>
        <w:rPr>
          <w:rFonts w:ascii="Times New Roman" w:hAnsi="Times New Roman"/>
        </w:rPr>
        <w:fldChar w:fldCharType="separate"/>
      </w:r>
      <w:r w:rsidRPr="00864150">
        <w:rPr>
          <w:rFonts w:ascii="Times New Roman" w:hAnsi="Times New Roman"/>
          <w:noProof/>
          <w:vertAlign w:val="superscript"/>
        </w:rPr>
        <w:t>3</w:t>
      </w:r>
      <w:r>
        <w:rPr>
          <w:rFonts w:ascii="Times New Roman" w:hAnsi="Times New Roman"/>
        </w:rPr>
        <w:fldChar w:fldCharType="end"/>
      </w:r>
      <w:r>
        <w:rPr>
          <w:rFonts w:ascii="Times New Roman" w:hAnsi="Times New Roman"/>
        </w:rPr>
        <w:t xml:space="preserve"> In a small non-controlled study of veterans with PTSD, </w:t>
      </w:r>
      <w:proofErr w:type="spellStart"/>
      <w:r>
        <w:rPr>
          <w:rFonts w:ascii="Times New Roman" w:hAnsi="Times New Roman"/>
        </w:rPr>
        <w:t>Krishnamacharya</w:t>
      </w:r>
      <w:proofErr w:type="spellEnd"/>
      <w:r>
        <w:rPr>
          <w:rFonts w:ascii="Times New Roman" w:hAnsi="Times New Roman"/>
        </w:rPr>
        <w:t xml:space="preserve"> yoga, focusing on self-awareness, postures with breath awareness, and full body relaxation with guided visualization, helped reduce hyper</w:t>
      </w:r>
      <w:r w:rsidR="00F9426D">
        <w:rPr>
          <w:rFonts w:ascii="Times New Roman" w:hAnsi="Times New Roman"/>
        </w:rPr>
        <w:t>-</w:t>
      </w:r>
      <w:r>
        <w:rPr>
          <w:rFonts w:ascii="Times New Roman" w:hAnsi="Times New Roman"/>
        </w:rPr>
        <w:t>arousal symptoms and improved sleep quality.</w:t>
      </w:r>
      <w:r>
        <w:rPr>
          <w:rFonts w:ascii="Times New Roman" w:hAnsi="Times New Roman"/>
        </w:rPr>
        <w:fldChar w:fldCharType="begin" w:fldLock="1"/>
      </w:r>
      <w:r>
        <w:rPr>
          <w:rFonts w:ascii="Times New Roman" w:hAnsi="Times New Roman"/>
        </w:rPr>
        <w:instrText>ADDIN CSL_CITATION { "citationItems" : [ { "id" : "ITEM-1", "itemData" : { "abstract" : "The purpose of this pilot study was to evaluate the feasibility and effectiveness of a yoga program as an adjunctive therapy for improving post-traumatic stress disorder (PTSD) symptoms in Veterans with military-related PTSD. Veterans (n = 12) participated in a 6 week yoga intervention held twice a week. There was significant improvement in PTSD hyperarousal symptoms and overall sleep quality as well as daytime dysfunction related to sleep. There were no significant improvements in the total PTSD, anger, or quality of life outcome scores. These results suggest that this yoga program may be an effective adjunctive therapy for improving hyperarousal symptoms of PTSD including sleep quality. This study demonstrates that the yoga program is acceptable, feasible, and that there is good adherence in a Veteran population.", "author" : [ { "dropping-particle" : "", "family" : "Staples", "given" : "Julie K", "non-dropping-particle" : "", "parse-names" : false, "suffix" : "" }, { "dropping-particle" : "", "family" : "Hamilton", "given" : "Michelle F", "non-dropping-particle" : "", "parse-names" : false, "suffix" : "" }, { "dropping-particle" : "", "family" : "Uddo", "given" : "Madeline", "non-dropping-particle" : "", "parse-names" : false, "suffix" : "" } ], "container-title" : "Military medicine", "id" : "ITEM-1", "issue" : "8", "issued" : { "date-parts" : [ [ "2013" ] ] }, "page" : "854-60", "title" : "A yoga program for the symptoms of post-traumatic stress disorder in veterans.", "type" : "article-journal", "volume" : "178" }, "uris" : [ "http://www.mendeley.com/documents/?uuid=e7957555-8dcd-4431-8126-7b796a5ee2ad" ] } ], "mendeley" : { "formattedCitation" : "&lt;sup&gt;4&lt;/sup&gt;", "plainTextFormattedCitation" : "4", "previouslyFormattedCitation" : "&lt;sup&gt;4&lt;/sup&gt;" }, "properties" : { "noteIndex" : 0 }, "schema" : "https://github.com/citation-style-language/schema/raw/master/csl-citation.json" }</w:instrText>
      </w:r>
      <w:r>
        <w:rPr>
          <w:rFonts w:ascii="Times New Roman" w:hAnsi="Times New Roman"/>
        </w:rPr>
        <w:fldChar w:fldCharType="separate"/>
      </w:r>
      <w:r w:rsidRPr="00864150">
        <w:rPr>
          <w:rFonts w:ascii="Times New Roman" w:hAnsi="Times New Roman"/>
          <w:noProof/>
          <w:vertAlign w:val="superscript"/>
        </w:rPr>
        <w:t>4</w:t>
      </w:r>
      <w:r>
        <w:rPr>
          <w:rFonts w:ascii="Times New Roman" w:hAnsi="Times New Roman"/>
        </w:rPr>
        <w:fldChar w:fldCharType="end"/>
      </w:r>
      <w:r>
        <w:rPr>
          <w:rFonts w:ascii="Times New Roman" w:hAnsi="Times New Roman"/>
        </w:rPr>
        <w:t xml:space="preserve"> It was also reported qualitatively that yoga was “very” or “extremely” helpful in improving quality of life for these veterans.</w:t>
      </w:r>
      <w:r>
        <w:rPr>
          <w:rFonts w:ascii="Times New Roman" w:hAnsi="Times New Roman"/>
        </w:rPr>
        <w:fldChar w:fldCharType="begin" w:fldLock="1"/>
      </w:r>
      <w:r>
        <w:rPr>
          <w:rFonts w:ascii="Times New Roman" w:hAnsi="Times New Roman"/>
        </w:rPr>
        <w:instrText>ADDIN CSL_CITATION { "citationItems" : [ { "id" : "ITEM-1", "itemData" : { "abstract" : "The purpose of this pilot study was to evaluate the feasibility and effectiveness of a yoga program as an adjunctive therapy for improving post-traumatic stress disorder (PTSD) symptoms in Veterans with military-related PTSD. Veterans (n = 12) participated in a 6 week yoga intervention held twice a week. There was significant improvement in PTSD hyperarousal symptoms and overall sleep quality as well as daytime dysfunction related to sleep. There were no significant improvements in the total PTSD, anger, or quality of life outcome scores. These results suggest that this yoga program may be an effective adjunctive therapy for improving hyperarousal symptoms of PTSD including sleep quality. This study demonstrates that the yoga program is acceptable, feasible, and that there is good adherence in a Veteran population.", "author" : [ { "dropping-particle" : "", "family" : "Staples", "given" : "Julie K", "non-dropping-particle" : "", "parse-names" : false, "suffix" : "" }, { "dropping-particle" : "", "family" : "Hamilton", "given" : "Michelle F", "non-dropping-particle" : "", "parse-names" : false, "suffix" : "" }, { "dropping-particle" : "", "family" : "Uddo", "given" : "Madeline", "non-dropping-particle" : "", "parse-names" : false, "suffix" : "" } ], "container-title" : "Military medicine", "id" : "ITEM-1", "issue" : "8", "issued" : { "date-parts" : [ [ "2013" ] ] }, "page" : "854-60", "title" : "A yoga program for the symptoms of post-traumatic stress disorder in veterans.", "type" : "article-journal", "volume" : "178" }, "uris" : [ "http://www.mendeley.com/documents/?uuid=e7957555-8dcd-4431-8126-7b796a5ee2ad" ] } ], "mendeley" : { "formattedCitation" : "&lt;sup&gt;4&lt;/sup&gt;", "plainTextFormattedCitation" : "4", "previouslyFormattedCitation" : "&lt;sup&gt;4&lt;/sup&gt;" }, "properties" : { "noteIndex" : 0 }, "schema" : "https://github.com/citation-style-language/schema/raw/master/csl-citation.json" }</w:instrText>
      </w:r>
      <w:r>
        <w:rPr>
          <w:rFonts w:ascii="Times New Roman" w:hAnsi="Times New Roman"/>
        </w:rPr>
        <w:fldChar w:fldCharType="separate"/>
      </w:r>
      <w:r w:rsidRPr="00864150">
        <w:rPr>
          <w:rFonts w:ascii="Times New Roman" w:hAnsi="Times New Roman"/>
          <w:noProof/>
          <w:vertAlign w:val="superscript"/>
        </w:rPr>
        <w:t>4</w:t>
      </w:r>
      <w:r>
        <w:rPr>
          <w:rFonts w:ascii="Times New Roman" w:hAnsi="Times New Roman"/>
        </w:rPr>
        <w:fldChar w:fldCharType="end"/>
      </w:r>
      <w:r>
        <w:rPr>
          <w:rFonts w:ascii="Times New Roman" w:hAnsi="Times New Roman"/>
        </w:rPr>
        <w:t xml:space="preserve"> </w:t>
      </w:r>
      <w:r w:rsidR="00E74319">
        <w:rPr>
          <w:rFonts w:ascii="Times New Roman" w:hAnsi="Times New Roman"/>
        </w:rPr>
        <w:t xml:space="preserve">Additionally, in a non-controlled pilot study on Vietnam veterans with PTSD, </w:t>
      </w:r>
      <w:proofErr w:type="spellStart"/>
      <w:r w:rsidR="00E74319">
        <w:rPr>
          <w:rFonts w:ascii="Times New Roman" w:hAnsi="Times New Roman"/>
        </w:rPr>
        <w:t>Iyengar</w:t>
      </w:r>
      <w:proofErr w:type="spellEnd"/>
      <w:r w:rsidR="00E74319">
        <w:rPr>
          <w:rFonts w:ascii="Times New Roman" w:hAnsi="Times New Roman"/>
        </w:rPr>
        <w:t xml:space="preserve"> yoga significantly decreased depression, improved sleep, anger management, and quality of life.</w:t>
      </w:r>
      <w:r w:rsidR="00E74319">
        <w:rPr>
          <w:rFonts w:ascii="Times New Roman" w:hAnsi="Times New Roman"/>
        </w:rPr>
        <w:fldChar w:fldCharType="begin" w:fldLock="1"/>
      </w:r>
      <w:r w:rsidR="00F21C4B">
        <w:rPr>
          <w:rFonts w:ascii="Times New Roman" w:hAnsi="Times New Roman"/>
        </w:rPr>
        <w:instrText>ADDIN CSL_CITATION { "citationItems" : [ { "id" : "ITEM-1", "itemData" : { "abstract" : "The results of a two year sequence of pilot studies in one private psychiatric practice using yoga as augmentation to standard psychiatric treatment is described. The subjects are mostly Vietnam War Veterans suffering from Post Traumatic Stress Disorder in which depression is usually a significant feature. DSM IV criteria were used to make this diagnosis. All subjects are men. Towards the end of the study some subjects also undertook Qi Gong treatment, and others undertook Qi Gong Treatment alone. The subjects were tested for depression using the Hamilton Rating Scale for depression which was physician administrated, and the self administered CES-D Scale for depression. The poses described by BKS Iyengar for depression in his 2001 publication Yoga The Path to Holistic Health, appear to be the most potent dose of yoga to effect improvement in these scales. There are other dimensions other than depression in Post Traumatic Stress Disorder including insomnia, flashbacks, proneness to anger which are not addressed in these scales, but which are nevertheless important aspects of this condition. Most patients have been very faithful to the Mind Body methods employed over this period of two years. Some participants are the same as the ones in the initial sample", "author" : [ { "dropping-particle" : "", "family" : "Carter", "given" : "Janis", "non-dropping-particle" : "", "parse-names" : false, "suffix" : "" }, { "dropping-particle" : "", "family" : "Byrne", "given" : "Gerard", "non-dropping-particle" : "", "parse-names" : false, "suffix" : "" } ], "container-title" : "Depression", "id" : "ITEM-1", "issued" : { "date-parts" : [ [ "2002" ] ] }, "page" : "1-11", "title" : "A Two Year Study of the use of Yoga in a series of pilot studies as an adjunct to ordinary psychiatric treatment in a group of Vietnam War Veterans suffering from Post Traumatic Stress Disorder .", "type" : "article-journal" }, "uris" : [ "http://www.mendeley.com/documents/?uuid=da51f6d0-d27c-4935-9521-8871e873e211" ] } ], "mendeley" : { "formattedCitation" : "&lt;sup&gt;2&lt;/sup&gt;", "plainTextFormattedCitation" : "2", "previouslyFormattedCitation" : "&lt;sup&gt;2&lt;/sup&gt;" }, "properties" : { "noteIndex" : 0 }, "schema" : "https://github.com/citation-style-language/schema/raw/master/csl-citation.json" }</w:instrText>
      </w:r>
      <w:r w:rsidR="00E74319">
        <w:rPr>
          <w:rFonts w:ascii="Times New Roman" w:hAnsi="Times New Roman"/>
        </w:rPr>
        <w:fldChar w:fldCharType="separate"/>
      </w:r>
      <w:r w:rsidR="00E74319" w:rsidRPr="00E74319">
        <w:rPr>
          <w:rFonts w:ascii="Times New Roman" w:hAnsi="Times New Roman"/>
          <w:noProof/>
          <w:vertAlign w:val="superscript"/>
        </w:rPr>
        <w:t>2</w:t>
      </w:r>
      <w:r w:rsidR="00E74319">
        <w:rPr>
          <w:rFonts w:ascii="Times New Roman" w:hAnsi="Times New Roman"/>
        </w:rPr>
        <w:fldChar w:fldCharType="end"/>
      </w:r>
      <w:r w:rsidR="00E74319">
        <w:rPr>
          <w:rFonts w:ascii="Times New Roman" w:hAnsi="Times New Roman"/>
        </w:rPr>
        <w:t xml:space="preserve"> </w:t>
      </w:r>
      <w:r w:rsidR="00DF0DFF">
        <w:rPr>
          <w:rFonts w:ascii="Times New Roman" w:hAnsi="Times New Roman"/>
        </w:rPr>
        <w:t xml:space="preserve">In a small </w:t>
      </w:r>
      <w:r>
        <w:rPr>
          <w:rFonts w:ascii="Times New Roman" w:hAnsi="Times New Roman"/>
        </w:rPr>
        <w:t xml:space="preserve">RCT </w:t>
      </w:r>
      <w:r w:rsidR="00DF0DFF">
        <w:rPr>
          <w:rFonts w:ascii="Times New Roman" w:hAnsi="Times New Roman"/>
        </w:rPr>
        <w:t xml:space="preserve">of women, both veteran and civilian, </w:t>
      </w:r>
      <w:proofErr w:type="spellStart"/>
      <w:r w:rsidR="00DF0DFF">
        <w:rPr>
          <w:rFonts w:ascii="Times New Roman" w:hAnsi="Times New Roman"/>
        </w:rPr>
        <w:t>Kripalu</w:t>
      </w:r>
      <w:proofErr w:type="spellEnd"/>
      <w:r w:rsidR="00DF0DFF">
        <w:rPr>
          <w:rFonts w:ascii="Times New Roman" w:hAnsi="Times New Roman"/>
        </w:rPr>
        <w:t xml:space="preserve"> yoga with an emphasis on trauma sensitivity has been shown to reduce expressive suppression, a component of emotional regulation, and increase psychological flexibility in patients with PTSD.</w:t>
      </w:r>
      <w:r w:rsidR="00DF0DFF">
        <w:rPr>
          <w:rFonts w:ascii="Times New Roman" w:hAnsi="Times New Roman"/>
        </w:rPr>
        <w:fldChar w:fldCharType="begin" w:fldLock="1"/>
      </w:r>
      <w:r w:rsidR="00DF0DFF">
        <w:rPr>
          <w:rFonts w:ascii="Times New Roman" w:hAnsi="Times New Roman"/>
        </w:rPr>
        <w:instrText>ADDIN CSL_CITATION { "citationItems" : [ { "id" : "ITEM-1", "itemData" : { "DOI" : "10.1002/jclp.22104", "ISSN" : "1097-4679", "PMID" : "24888209", "abstract" : "OBJECTIVE: This study explored possible mechanisms through which symptoms of posttraumatic stress disorder (PTSD) were reduced in a randomized controlled trial comparing the effect of a yoga intervention with an assessment control.\\n\\nMETHOD: We examined whether changes in psychological flexibility, mindfulness, and emotion regulation strategies (expressive suppression and reappraisal) were associated with posttreatment PTSD symptoms for 38 women with Diagnostic and Statistical Manual of Mental Disorders Fourth Edition full or subthreshold PTSD.\\n\\nRESULTS: Hierarchical linear regression models revealed that expressive suppression significantly decreased for the yoga group relative to the assessment control. Psychological flexibility increased significantly for the control but not yoga group. However, increases in psychological flexibility were associated with decreases in PTSD symptoms for the yoga but not control group.\\n\\nCONCLUSION: Preliminary findings suggest that yoga may reduce expressive suppression and may improve PTSD symptoms by increasing psychological flexibility. More research is needed to replicate and extend these findings.", "author" : [ { "dropping-particle" : "", "family" : "Dick", "given" : "Alexandra M.", "non-dropping-particle" : "", "parse-names" : false, "suffix" : "" }, { "dropping-particle" : "", "family" : "Niles", "given" : "Barbara L.", "non-dropping-particle" : "", "parse-names" : false, "suffix" : "" }, { "dropping-particle" : "", "family" : "Street", "given" : "Amy E.", "non-dropping-particle" : "", "parse-names" : false, "suffix" : "" }, { "dropping-particle" : "", "family" : "Dimartino", "given" : "Dawn M.", "non-dropping-particle" : "", "parse-names" : false, "suffix" : "" }, { "dropping-particle" : "", "family" : "Mitchell", "given" : "Karen S.", "non-dropping-particle" : "", "parse-names" : false, "suffix" : "" } ], "container-title" : "Journal of Clinical Psychology", "id" : "ITEM-1", "issue" : "0", "issued" : { "date-parts" : [ [ "2014", "5", "28" ] ] }, "page" : "1-13", "title" : "Examining mechanisms of change in a yoga intervention for women: The influence of mindfulness, psychological flexibility, and emotion regulation on PTSD symptoms", "type" : "article-journal", "volume" : "00" }, "uris" : [ "http://www.mendeley.com/documents/?uuid=dc940299-7515-4e1b-8c63-f78b51eb6c49" ] } ], "mendeley" : { "formattedCitation" : "&lt;sup&gt;9&lt;/sup&gt;", "plainTextFormattedCitation" : "9", "previouslyFormattedCitation" : "&lt;sup&gt;9&lt;/sup&gt;" }, "properties" : { "noteIndex" : 0 }, "schema" : "https://github.com/citation-style-language/schema/raw/master/csl-citation.json" }</w:instrText>
      </w:r>
      <w:r w:rsidR="00DF0DFF">
        <w:rPr>
          <w:rFonts w:ascii="Times New Roman" w:hAnsi="Times New Roman"/>
        </w:rPr>
        <w:fldChar w:fldCharType="separate"/>
      </w:r>
      <w:r w:rsidR="00DF0DFF" w:rsidRPr="00DF0DFF">
        <w:rPr>
          <w:rFonts w:ascii="Times New Roman" w:hAnsi="Times New Roman"/>
          <w:noProof/>
          <w:vertAlign w:val="superscript"/>
        </w:rPr>
        <w:t>9</w:t>
      </w:r>
      <w:r w:rsidR="00DF0DFF">
        <w:rPr>
          <w:rFonts w:ascii="Times New Roman" w:hAnsi="Times New Roman"/>
        </w:rPr>
        <w:fldChar w:fldCharType="end"/>
      </w:r>
      <w:r w:rsidR="00DF0DFF">
        <w:rPr>
          <w:rFonts w:ascii="Times New Roman" w:hAnsi="Times New Roman"/>
        </w:rPr>
        <w:t xml:space="preserve">   In </w:t>
      </w:r>
      <w:r w:rsidR="00F21C4B">
        <w:rPr>
          <w:rFonts w:ascii="Times New Roman" w:hAnsi="Times New Roman"/>
        </w:rPr>
        <w:t xml:space="preserve">a </w:t>
      </w:r>
      <w:r w:rsidR="00DF0DFF">
        <w:rPr>
          <w:rFonts w:ascii="Times New Roman" w:hAnsi="Times New Roman"/>
        </w:rPr>
        <w:t xml:space="preserve">larger </w:t>
      </w:r>
      <w:r>
        <w:rPr>
          <w:rFonts w:ascii="Times New Roman" w:hAnsi="Times New Roman"/>
        </w:rPr>
        <w:t>RCT</w:t>
      </w:r>
      <w:r w:rsidR="00DF0DFF">
        <w:rPr>
          <w:rFonts w:ascii="Times New Roman" w:hAnsi="Times New Roman"/>
        </w:rPr>
        <w:t xml:space="preserve"> also studying the effect of </w:t>
      </w:r>
      <w:proofErr w:type="spellStart"/>
      <w:r w:rsidR="00DF0DFF">
        <w:rPr>
          <w:rFonts w:ascii="Times New Roman" w:hAnsi="Times New Roman"/>
        </w:rPr>
        <w:t>Kripalu</w:t>
      </w:r>
      <w:proofErr w:type="spellEnd"/>
      <w:r w:rsidR="00DF0DFF">
        <w:rPr>
          <w:rFonts w:ascii="Times New Roman" w:hAnsi="Times New Roman"/>
        </w:rPr>
        <w:t xml:space="preserve"> yoga on</w:t>
      </w:r>
      <w:r w:rsidR="00F21C4B">
        <w:rPr>
          <w:rFonts w:ascii="Times New Roman" w:hAnsi="Times New Roman"/>
        </w:rPr>
        <w:t xml:space="preserve"> both civilian and veteran</w:t>
      </w:r>
      <w:r w:rsidR="00DF0DFF">
        <w:rPr>
          <w:rFonts w:ascii="Times New Roman" w:hAnsi="Times New Roman"/>
        </w:rPr>
        <w:t xml:space="preserve"> women, significant decreases in symptoms of PTSD including re-experiencing and hyper</w:t>
      </w:r>
      <w:r w:rsidR="00F9426D">
        <w:rPr>
          <w:rFonts w:ascii="Times New Roman" w:hAnsi="Times New Roman"/>
        </w:rPr>
        <w:t>-</w:t>
      </w:r>
      <w:r w:rsidR="00DF0DFF">
        <w:rPr>
          <w:rFonts w:ascii="Times New Roman" w:hAnsi="Times New Roman"/>
        </w:rPr>
        <w:t>arousal were shown, but only in the short-term.</w:t>
      </w:r>
      <w:r w:rsidR="00DF0DFF">
        <w:rPr>
          <w:rFonts w:ascii="Times New Roman" w:hAnsi="Times New Roman"/>
        </w:rPr>
        <w:fldChar w:fldCharType="begin" w:fldLock="1"/>
      </w:r>
      <w:r>
        <w:rPr>
          <w:rFonts w:ascii="Times New Roman" w:hAnsi="Times New Roman"/>
        </w:rPr>
        <w:instrText>ADDIN CSL_CITATION { "citationItems" : [ { "id" : "ITEM-1", "itemData" : { "DOI" : "10.1002/jts.", "abstract" : "Posttraumatic stress disorder (PTSD) is a debilitating condition that affects approximately 10% of women in the United States. Although effective psychotherapeutic treatments for PTSD exist, clients with PTSD report additional benefits of complementary and alternative approaches such as yoga. In particular, yoga may downregulate the stress response and positively impact PTSD and comorbid depression and anxiety symptoms. We conducted a pilot study of a randomized controlled trial comparing a 12-session Kripalu-based yoga intervention with an assessment control group. Participants included 38 women with current full or subthreshold PTSD symptoms. During the intervention, yoga participants showed decreases in reexperiencing and hyperarousal symptoms. The assessment control group, however, showed decreases in reexperiencing and anxiety symptoms as well, which may be a result of the positive effect of self-monitoring on PTSD and associated symptoms. Between-groups effect sizes were small to moderate (0.08-0.31). Although more research is needed, yoga may be an effective adjunctive treatment for PTSD. Participants responded positively to the intervention, suggesting that it was tolerable for this sample. Findings underscore the need for future research investigating mechanisms by which yoga may impact mental health symptoms, gender comparisons, and the long-term effects of yoga practice.", "author" : [ { "dropping-particle" : "", "family" : "Mitchell", "given" : "K S", "non-dropping-particle" : "", "parse-names" : false, "suffix" : "" }, { "dropping-particle" : "", "family" : "Dick", "given" : "a M", "non-dropping-particle" : "", "parse-names" : false, "suffix" : "" }, { "dropping-particle" : "", "family" : "Dimartino", "given" : "D M", "non-dropping-particle" : "", "parse-names" : false, "suffix" : "" }, { "dropping-particle" : "", "family" : "Smith", "given" : "B N", "non-dropping-particle" : "", "parse-names" : false, "suffix" : "" }, { "dropping-particle" : "", "family" : "Niles", "given" : "B", "non-dropping-particle" : "", "parse-names" : false, "suffix" : "" }, { "dropping-particle" : "", "family" : "Koenen", "given" : "K C", "non-dropping-particle" : "", "parse-names" : false, "suffix" : "" }, { "dropping-particle" : "", "family" : "Street", "given" : "a", "non-dropping-particle" : "", "parse-names" : false, "suffix" : "" } ], "container-title" : "J Trauma Stress", "id" : "ITEM-1", "issue" : "April", "issued" : { "date-parts" : [ [ "2014" ] ] }, "page" : "121-128", "title" : "A Pilot Study of a Randomized Controlled Trial of Yoga as an Intervention for PTSD Symptoms in Women", "type" : "article-journal" }, "uris" : [ "http://www.mendeley.com/documents/?uuid=6da47f87-75c1-497f-9064-449b0aa62cf5" ] } ], "mendeley" : { "formattedCitation" : "&lt;sup&gt;10&lt;/sup&gt;", "plainTextFormattedCitation" : "10", "previouslyFormattedCitation" : "&lt;sup&gt;10&lt;/sup&gt;" }, "properties" : { "noteIndex" : 0 }, "schema" : "https://github.com/citation-style-language/schema/raw/master/csl-citation.json" }</w:instrText>
      </w:r>
      <w:r w:rsidR="00DF0DFF">
        <w:rPr>
          <w:rFonts w:ascii="Times New Roman" w:hAnsi="Times New Roman"/>
        </w:rPr>
        <w:fldChar w:fldCharType="separate"/>
      </w:r>
      <w:r w:rsidR="00DF0DFF" w:rsidRPr="00DF0DFF">
        <w:rPr>
          <w:rFonts w:ascii="Times New Roman" w:hAnsi="Times New Roman"/>
          <w:noProof/>
          <w:vertAlign w:val="superscript"/>
        </w:rPr>
        <w:t>10</w:t>
      </w:r>
      <w:r w:rsidR="00DF0DFF">
        <w:rPr>
          <w:rFonts w:ascii="Times New Roman" w:hAnsi="Times New Roman"/>
        </w:rPr>
        <w:fldChar w:fldCharType="end"/>
      </w:r>
      <w:r>
        <w:rPr>
          <w:rFonts w:ascii="Times New Roman" w:hAnsi="Times New Roman"/>
        </w:rPr>
        <w:t xml:space="preserve"> </w:t>
      </w:r>
      <w:r w:rsidR="00657293">
        <w:rPr>
          <w:rFonts w:ascii="Times New Roman" w:hAnsi="Times New Roman"/>
        </w:rPr>
        <w:t xml:space="preserve">A qualitative feasibility study on integrative restoration yoga </w:t>
      </w:r>
      <w:proofErr w:type="spellStart"/>
      <w:r w:rsidR="00657293">
        <w:rPr>
          <w:rFonts w:ascii="Times New Roman" w:hAnsi="Times New Roman"/>
        </w:rPr>
        <w:t>nidra</w:t>
      </w:r>
      <w:proofErr w:type="spellEnd"/>
      <w:r w:rsidR="00657293">
        <w:rPr>
          <w:rFonts w:ascii="Times New Roman" w:hAnsi="Times New Roman"/>
        </w:rPr>
        <w:t xml:space="preserve"> on PTSD symptoms in male combat veterans, subjective reports include subjective control over their experience, decreased rage, anxiety, and emotional </w:t>
      </w:r>
      <w:r w:rsidR="00657293">
        <w:rPr>
          <w:rFonts w:ascii="Times New Roman" w:hAnsi="Times New Roman"/>
        </w:rPr>
        <w:lastRenderedPageBreak/>
        <w:t>reactivity, and increased relaxation, peace, self-awareness, and self-efficacy.</w:t>
      </w:r>
      <w:r w:rsidR="00657293">
        <w:rPr>
          <w:rFonts w:ascii="Times New Roman" w:hAnsi="Times New Roman"/>
        </w:rPr>
        <w:fldChar w:fldCharType="begin" w:fldLock="1"/>
      </w:r>
      <w:r w:rsidR="00EA2E54">
        <w:rPr>
          <w:rFonts w:ascii="Times New Roman" w:hAnsi="Times New Roman"/>
        </w:rPr>
        <w:instrText>ADDIN CSL_CITATION { "citationItems" : [ { "id" : "ITEM-1", "itemData" : { "ISBN" : "1531-2054 (Print)\\n1531-2054 (Linking)", "ISSN" : "1531-2054", "PMID" : "22398342", "abstract" : "This eight-week study examined the feasibility of offering weekly classes in Integrative Restoration (iRest), a form of mindfulness meditation, to military combat veterans at a community mental health agency in the San Francisco Bay Area. Participants were 16 male combat veterans (15 Vietnam War and 1 Iraq War) of mixed ethnicity, aged 41 to 66 years, suffering from posttraumatic stress disorder (PTSD). The 11 participants who completed the study reported reduced rage, anxiety, and emotional reactivity, and increased feelings of relaxation, peace, self-awareness, and self-efficacy, despite challenges with mental focus, intrusive memories, and other concerns. All participants reported they would have attended ongoing iRest classes at the agency approximately once per week.", "author" : [ { "dropping-particle" : "", "family" : "Stankovic", "given" : "L", "non-dropping-particle" : "", "parse-names" : false, "suffix" : "" } ], "container-title" : "International journal of yoga therapy", "id" : "ITEM-1", "issue" : "21", "issued" : { "date-parts" : [ [ "2011" ] ] }, "page" : "23-37", "title" : "Transforming trauma: a qualitative feasibility study of integrative restoration (iRest) yoga Nidra on combat-related post-traumatic stress disorder.", "type" : "article-journal", "volume" : "21" }, "uris" : [ "http://www.mendeley.com/documents/?uuid=4fe0dab7-36e1-427b-8bd7-e67a50dc8134" ] } ], "mendeley" : { "formattedCitation" : "&lt;sup&gt;1&lt;/sup&gt;", "plainTextFormattedCitation" : "1", "previouslyFormattedCitation" : "&lt;sup&gt;1&lt;/sup&gt;" }, "properties" : { "noteIndex" : 0 }, "schema" : "https://github.com/citation-style-language/schema/raw/master/csl-citation.json" }</w:instrText>
      </w:r>
      <w:r w:rsidR="00657293">
        <w:rPr>
          <w:rFonts w:ascii="Times New Roman" w:hAnsi="Times New Roman"/>
        </w:rPr>
        <w:fldChar w:fldCharType="separate"/>
      </w:r>
      <w:r w:rsidR="00657293" w:rsidRPr="00657293">
        <w:rPr>
          <w:rFonts w:ascii="Times New Roman" w:hAnsi="Times New Roman"/>
          <w:noProof/>
          <w:vertAlign w:val="superscript"/>
        </w:rPr>
        <w:t>1</w:t>
      </w:r>
      <w:r w:rsidR="00657293">
        <w:rPr>
          <w:rFonts w:ascii="Times New Roman" w:hAnsi="Times New Roman"/>
        </w:rPr>
        <w:fldChar w:fldCharType="end"/>
      </w:r>
      <w:r w:rsidR="00657293">
        <w:rPr>
          <w:rFonts w:ascii="Times New Roman" w:hAnsi="Times New Roman"/>
        </w:rPr>
        <w:t xml:space="preserve"> </w:t>
      </w:r>
      <w:r w:rsidR="00F21C4B">
        <w:rPr>
          <w:rFonts w:ascii="Times New Roman" w:hAnsi="Times New Roman"/>
        </w:rPr>
        <w:t>In a survey of VA PTSD treatment programs, there has been shown to be large variation in terms of what practices are offered with cited challenges including: lack of staff and funding.</w:t>
      </w:r>
      <w:r w:rsidR="00F21C4B">
        <w:rPr>
          <w:rFonts w:ascii="Times New Roman" w:hAnsi="Times New Roman"/>
        </w:rPr>
        <w:fldChar w:fldCharType="begin" w:fldLock="1"/>
      </w:r>
      <w:r w:rsidR="00F21C4B">
        <w:rPr>
          <w:rFonts w:ascii="Times New Roman" w:hAnsi="Times New Roman"/>
        </w:rPr>
        <w:instrText>ADDIN CSL_CITATION { "citationItems" : [ { "id" : "ITEM-1", "itemData" : { "abstract" : "BACKGROUND: Posttraumatic stress disorder (PTSD) is a chronic, debilitating anxiety disorder that is highly prevalent among U.S. military veterans. Yoga, defined to include physical postures (asana) and mindfulness and meditation, is being increasingly used as an adjunctive treatment for PTSD and other psychological disorders. No research or administrative data have detailed the use of these services in Department of Veterans Affairs' (VA) 170 PTSD treatment programs.\\n\\nMETHODS: One hundred twenty-five program coordinators or designated staff completed an 81-item survey of their program's use of complementary and alternative medicine modalities in the past year. This report describes data from a subset of 30 questions used to assess the prevalence, nature, and context of the use of yoga, mindfulness, and meditation other than mindfulness practices.\\n\\nRESULTS: Results revealed that these practices are widely offered in VA specialized PTSD treatment programs and that there is great variability in the context and nature of how they are delivered.\\n\\nCONCLUSIONS: Understanding how yoga is used by these programs may inform ongoing efforts to define and distinguish yoga therapy as a respected therapeutic discipline and to create patient-centered care models that mindfully fulfill the unmet needs of individuals with mental health issues, including veterans with PTSD.", "author" : [ { "dropping-particle" : "", "family" : "Libby", "given" : "Daniel J", "non-dropping-particle" : "", "parse-names" : false, "suffix" : "" }, { "dropping-particle" : "", "family" : "Reddy", "given" : "Felice", "non-dropping-particle" : "", "parse-names" : false, "suffix" : "" }, { "dropping-particle" : "", "family" : "Pilver", "given" : "Corey E", "non-dropping-particle" : "", "parse-names" : false, "suffix" : "" }, { "dropping-particle" : "", "family" : "Desai", "given" : "Rani a", "non-dropping-particle" : "", "parse-names" : false, "suffix" : "" } ], "container-title" : "International journal of yoga therapy", "id" : "ITEM-1", "issue" : "22", "issued" : { "date-parts" : [ [ "2012" ] ] }, "page" : "79-87", "title" : "The use of yoga in specialized VA PTSD treatment programs.", "type" : "article-journal", "volume" : "22" }, "uris" : [ "http://www.mendeley.com/documents/?uuid=a9521e49-8acc-4cb4-89d8-10a1f70372d7" ] } ], "mendeley" : { "formattedCitation" : "&lt;sup&gt;11&lt;/sup&gt;", "plainTextFormattedCitation" : "11", "previouslyFormattedCitation" : "&lt;sup&gt;11&lt;/sup&gt;" }, "properties" : { "noteIndex" : 0 }, "schema" : "https://github.com/citation-style-language/schema/raw/master/csl-citation.json" }</w:instrText>
      </w:r>
      <w:r w:rsidR="00F21C4B">
        <w:rPr>
          <w:rFonts w:ascii="Times New Roman" w:hAnsi="Times New Roman"/>
        </w:rPr>
        <w:fldChar w:fldCharType="separate"/>
      </w:r>
      <w:r w:rsidR="00F21C4B" w:rsidRPr="00F21C4B">
        <w:rPr>
          <w:rFonts w:ascii="Times New Roman" w:hAnsi="Times New Roman"/>
          <w:noProof/>
          <w:vertAlign w:val="superscript"/>
        </w:rPr>
        <w:t>11</w:t>
      </w:r>
      <w:r w:rsidR="00F21C4B">
        <w:rPr>
          <w:rFonts w:ascii="Times New Roman" w:hAnsi="Times New Roman"/>
        </w:rPr>
        <w:fldChar w:fldCharType="end"/>
      </w:r>
      <w:proofErr w:type="gramStart"/>
      <w:r w:rsidR="00F21C4B">
        <w:rPr>
          <w:rFonts w:ascii="Times New Roman" w:hAnsi="Times New Roman"/>
        </w:rPr>
        <w:t xml:space="preserve">  Further</w:t>
      </w:r>
      <w:proofErr w:type="gramEnd"/>
      <w:r w:rsidR="00F21C4B">
        <w:rPr>
          <w:rFonts w:ascii="Times New Roman" w:hAnsi="Times New Roman"/>
        </w:rPr>
        <w:t xml:space="preserve"> research to understand the benefits of yoga to help establish yoga as a treatment option for this setting would be beneficial.</w:t>
      </w:r>
    </w:p>
    <w:p w14:paraId="7E5EEC5F" w14:textId="17AA966C" w:rsidR="00F21C4B" w:rsidRDefault="003F7196" w:rsidP="00EA2E54">
      <w:pPr>
        <w:spacing w:before="120" w:after="120" w:line="480" w:lineRule="auto"/>
        <w:rPr>
          <w:rFonts w:ascii="Times New Roman" w:hAnsi="Times New Roman"/>
        </w:rPr>
      </w:pPr>
      <w:r>
        <w:rPr>
          <w:rFonts w:ascii="Times New Roman" w:hAnsi="Times New Roman"/>
        </w:rPr>
        <w:tab/>
      </w:r>
      <w:r w:rsidR="00E74319">
        <w:rPr>
          <w:rFonts w:ascii="Times New Roman" w:hAnsi="Times New Roman"/>
        </w:rPr>
        <w:t>Yoga has also been determined to be potentially useful for PTSD symptoms in non-military populations. In women with histories of interpersonal violence who were unresponsive to traditional medical treatment for PTSD, trauma-informed yoga classes including breathing, postures, and meditation, significant reductions in PTSD symptoms were noted.</w:t>
      </w:r>
      <w:r w:rsidR="00E74319">
        <w:rPr>
          <w:rFonts w:ascii="Times New Roman" w:hAnsi="Times New Roman"/>
        </w:rPr>
        <w:fldChar w:fldCharType="begin" w:fldLock="1"/>
      </w:r>
      <w:r w:rsidR="00F21C4B">
        <w:rPr>
          <w:rFonts w:ascii="Times New Roman" w:hAnsi="Times New Roman"/>
        </w:rPr>
        <w:instrText>ADDIN CSL_CITATION { "citationItems" : [ { "id" : "ITEM-1", "itemData" : { "DOI" : "10.4088/JCP.13m08561", "ISSN" : "1555-2101", "PMID" : "25004196", "abstract" : "Background: More than a third of the approximately 10 million women with histories of interpersonal violence in the United States develop posttraumatic stress disorder (PTSD). Currently available treatments for this population have a high rate of incomplete response, in part because problems in affect and impulse regulation are major obstacles to resolving PTSD. This study explored the efficacy of yoga to increase affect tolerance and to decrease PTSD symptomatology. Method: Sixty-four women with chronic, treatment-resistant PTSD were randomly assigned to either trauma-informed yoga or supportive women's health education, each as a weekly 1-hour class for 10 weeks. Assessments were conducted at pretreatment, midtreatment, and posttreatment and included measures of DSMIV PTSD, affect regulation, and depression. The study ran from 2008 through 2011. Results: The primary outcome measure was the Clinician- Administered PTSD Scale (CAPS). At the end of the study, 16 of 31 participants (52%) in the yoga group no longer met criteria for PTSD compared to 6 of 29 (21%) in the control group (n = 60, X12 = 6.17, P = .013). Both groups exhibited significant decreases on the CAPS, with the decrease falling in the large effect size range for the yoga group (d = 1.07) and the medium to large effect size decrease for the control group (d = 0.66). Both the yoga (b = -9.21, t = -2.34, P = .02, d = -0.37) and control (b = -22.12, t = -3.39, P = .001, d = -0.54) groups exhibited significant decreases from pretreatment to the midtreatment assessment. However, a significant group ? quadratic trend interaction (d = -0.34) showed that the pattern of change in Davidson Trauma Scale significantly differed across groups. The yoga group exhibited a significant medium effect size linear (d = -0.52) trend. In contrast, the control group exhibited only a significant medium effect size quadratic trend (d = 0.46) but did not exhibit a significant linear trend (d = -0.29). Thus, both groups exhibited significant decreases in PTSD symptoms during the first half of treatment, but these improvements were maintained in the yoga group, while the control group relapsed after its initial improvement. Discussion: Yoga significantly reduced PTSD symptomatology, with effect sizes comparable to well-researched psychotherapeutic and psychopharmacologic approaches. Yoga may improve the functioning of traumatized individuals by helping them to tolerate physical and sensory experiences associated with\u2026", "author" : [ { "dropping-particle" : "", "family" : "Kolk", "given" : "Bessel A", "non-dropping-particle" : "van der", "parse-names" : false, "suffix" : "" }, { "dropping-particle" : "", "family" : "Stone", "given" : "Laura", "non-dropping-particle" : "", "parse-names" : false, "suffix" : "" }, { "dropping-particle" : "", "family" : "West", "given" : "Jennifer", "non-dropping-particle" : "", "parse-names" : false, "suffix" : "" }, { "dropping-particle" : "", "family" : "Rhodes", "given" : "Allison", "non-dropping-particle" : "", "parse-names" : false, "suffix" : "" }, { "dropping-particle" : "", "family" : "Emerson", "given" : "David", "non-dropping-particle" : "", "parse-names" : false, "suffix" : "" }, { "dropping-particle" : "", "family" : "Suvak", "given" : "Michael", "non-dropping-particle" : "", "parse-names" : false, "suffix" : "" }, { "dropping-particle" : "", "family" : "Spinazzola", "given" : "Joseph", "non-dropping-particle" : "", "parse-names" : false, "suffix" : "" } ], "container-title" : "Journal of Clinical Psychiatry", "id" : "ITEM-1", "issue" : "6", "issued" : { "date-parts" : [ [ "2014", "6" ] ] }, "page" : "e559-e565", "publisher" : "Physicians Postgraduate Press Inc.", "title" : "Yoga as an adjunctive treatment for posttraumatic stress disorder: A randomized controlled trial", "type" : "article-journal", "volume" : "75" }, "uris" : [ "http://www.mendeley.com/documents/?uuid=9dece95f-d2c2-494d-8ee0-d9c39513d59c" ] } ], "mendeley" : { "formattedCitation" : "&lt;sup&gt;12&lt;/sup&gt;", "plainTextFormattedCitation" : "12", "previouslyFormattedCitation" : "&lt;sup&gt;12&lt;/sup&gt;" }, "properties" : { "noteIndex" : 0 }, "schema" : "https://github.com/citation-style-language/schema/raw/master/csl-citation.json" }</w:instrText>
      </w:r>
      <w:r w:rsidR="00E74319">
        <w:rPr>
          <w:rFonts w:ascii="Times New Roman" w:hAnsi="Times New Roman"/>
        </w:rPr>
        <w:fldChar w:fldCharType="separate"/>
      </w:r>
      <w:r w:rsidR="00F21C4B" w:rsidRPr="00F21C4B">
        <w:rPr>
          <w:rFonts w:ascii="Times New Roman" w:hAnsi="Times New Roman"/>
          <w:noProof/>
          <w:vertAlign w:val="superscript"/>
        </w:rPr>
        <w:t>12</w:t>
      </w:r>
      <w:r w:rsidR="00E74319">
        <w:rPr>
          <w:rFonts w:ascii="Times New Roman" w:hAnsi="Times New Roman"/>
        </w:rPr>
        <w:fldChar w:fldCharType="end"/>
      </w:r>
      <w:proofErr w:type="gramStart"/>
      <w:r w:rsidR="00E74319">
        <w:rPr>
          <w:rFonts w:ascii="Times New Roman" w:hAnsi="Times New Roman"/>
        </w:rPr>
        <w:t xml:space="preserve">  </w:t>
      </w:r>
      <w:r w:rsidR="00864150">
        <w:rPr>
          <w:rFonts w:ascii="Times New Roman" w:hAnsi="Times New Roman"/>
        </w:rPr>
        <w:t>In</w:t>
      </w:r>
      <w:proofErr w:type="gramEnd"/>
      <w:r w:rsidR="00864150">
        <w:rPr>
          <w:rFonts w:ascii="Times New Roman" w:hAnsi="Times New Roman"/>
        </w:rPr>
        <w:t xml:space="preserve"> a short-term, small RCT studying the effects of yoga on PTSD symptoms and HRV in male Bihar flood survivors in north India, there were no significant changes in HRV or RR, but there was a significant decrease in self-rated sadness.</w:t>
      </w:r>
      <w:r w:rsidR="00864150">
        <w:rPr>
          <w:rFonts w:ascii="Times New Roman" w:hAnsi="Times New Roman"/>
        </w:rPr>
        <w:fldChar w:fldCharType="begin" w:fldLock="1"/>
      </w:r>
      <w:r w:rsidR="00F21C4B">
        <w:rPr>
          <w:rFonts w:ascii="Times New Roman" w:hAnsi="Times New Roman"/>
        </w:rPr>
        <w:instrText>ADDIN CSL_CITATION { "citationItems" : [ { "id" : "ITEM-1", "itemData" : { "abstract" : "BACKGROUND: An earlier study showed that a week of yoga practice was useful in stress management after a natural calamity. Due to heavy rain and a rift on the banks of the Kosi river, in the state of Bihar in north India, there were floods with loss of life and property. A week of yoga practice was given to the survivors a month after the event and the effect was assessed. METHODS: Twenty-two volunteers (group average age +/- S.D, 31.5 +/- 7.5 years; all of them were males) were randomly assigned to two groups, yoga and a non-yoga wait-list control group. The yoga group practiced yoga for an hour daily while the control group continued with their routine activities. Both groups' heart rate variability, breath rate, and four symptoms of emotional distress using visual analog scales, were assessed on the first and eighth day of the program. RESULTS: There was a significant decrease in sadness in the yoga group (p &lt; 0.05, paired t-test, post data compared to pre) and an increase in anxiety in the control group (p &lt; 0.05, paired t-test, post data compared to pre). CONCLUSIONS: A week of yoga can reduce feelings of sadness and possibly prevent an increase in anxiety in flood survivors a month after the calamity. TRIAL REGISTRATION: Clinical Trials Registry of India: CTRI/2009/091/000285.", "author" : [ { "dropping-particle" : "", "family" : "Telles", "given" : "Shirley", "non-dropping-particle" : "", "parse-names" : false, "suffix" : "" }, { "dropping-particle" : "", "family" : "Singh", "given" : "Nilkamal", "non-dropping-particle" : "", "parse-names" : false, "suffix" : "" }, { "dropping-particle" : "", "family" : "Joshi", "given" : "Meesha", "non-dropping-particle" : "", "parse-names" : false, "suffix" : "" }, { "dropping-particle" : "", "family" : "Balkrishna", "given" : "Acharya", "non-dropping-particle" : "", "parse-names" : false, "suffix" : "" } ], "container-title" : "BMC psychiatry", "id" : "ITEM-1", "issued" : { "date-parts" : [ [ "2010" ] ] }, "page" : "18", "title" : "Post traumatic stress symptoms and heart rate variability in Bihar flood survivors following yoga: a randomized controlled study.", "type" : "article-journal", "volume" : "10" }, "uris" : [ "http://www.mendeley.com/documents/?uuid=f3a7fa1a-fd11-4f7b-bc08-3232436c053c" ] } ], "mendeley" : { "formattedCitation" : "&lt;sup&gt;13&lt;/sup&gt;", "plainTextFormattedCitation" : "13", "previouslyFormattedCitation" : "&lt;sup&gt;13&lt;/sup&gt;" }, "properties" : { "noteIndex" : 0 }, "schema" : "https://github.com/citation-style-language/schema/raw/master/csl-citation.json" }</w:instrText>
      </w:r>
      <w:r w:rsidR="00864150">
        <w:rPr>
          <w:rFonts w:ascii="Times New Roman" w:hAnsi="Times New Roman"/>
        </w:rPr>
        <w:fldChar w:fldCharType="separate"/>
      </w:r>
      <w:r w:rsidR="00F21C4B" w:rsidRPr="00F21C4B">
        <w:rPr>
          <w:rFonts w:ascii="Times New Roman" w:hAnsi="Times New Roman"/>
          <w:noProof/>
          <w:vertAlign w:val="superscript"/>
        </w:rPr>
        <w:t>13</w:t>
      </w:r>
      <w:r w:rsidR="00864150">
        <w:rPr>
          <w:rFonts w:ascii="Times New Roman" w:hAnsi="Times New Roman"/>
        </w:rPr>
        <w:fldChar w:fldCharType="end"/>
      </w:r>
      <w:r w:rsidR="00864150">
        <w:rPr>
          <w:rFonts w:ascii="Times New Roman" w:hAnsi="Times New Roman"/>
        </w:rPr>
        <w:t xml:space="preserve"> </w:t>
      </w:r>
    </w:p>
    <w:p w14:paraId="75C162E3" w14:textId="6762508D" w:rsidR="003F7196" w:rsidRDefault="003F7196" w:rsidP="003F7196">
      <w:pPr>
        <w:spacing w:before="120" w:after="120" w:line="480" w:lineRule="auto"/>
        <w:rPr>
          <w:rFonts w:ascii="Times New Roman" w:hAnsi="Times New Roman"/>
        </w:rPr>
      </w:pPr>
      <w:r>
        <w:rPr>
          <w:rFonts w:ascii="Times New Roman" w:hAnsi="Times New Roman"/>
        </w:rPr>
        <w:tab/>
        <w:t>In summary, in terms of session and intervention duration, and frequency, 75-minute classes at a minimum of twice a week for seven weeks of sensory-enhanced hatha yoga have been found to be useful for reducing state and trait anxiety.</w:t>
      </w:r>
      <w:r>
        <w:rPr>
          <w:rFonts w:ascii="Times New Roman" w:hAnsi="Times New Roman"/>
        </w:rPr>
        <w:fldChar w:fldCharType="begin" w:fldLock="1"/>
      </w:r>
      <w:r>
        <w:rPr>
          <w:rFonts w:ascii="Times New Roman" w:hAnsi="Times New Roman"/>
        </w:rPr>
        <w:instrText>ADDIN CSL_CITATION { "citationItems" : [ { "id" : "ITEM-1", "itemData" : { "DOI" : "10.5014/ajot.2012.001230", "ISSN" : "0272-9490", "author" : [ { "dropping-particle" : "", "family" : "Stoller", "given" : "C. C.", "non-dropping-particle" : "", "parse-names" : false, "suffix" : "" }, { "dropping-particle" : "", "family" : "Greuel", "given" : "J. H.", "non-dropping-particle" : "", "parse-names" : false, "suffix" : "" }, { "dropping-particle" : "", "family" : "Cimini", "given" : "L. S.", "non-dropping-particle" : "", "parse-names" : false, "suffix" : "" }, { "dropping-particle" : "", "family" : "Fowler", "given" : "M. S.", "non-dropping-particle" : "", "parse-names" : false, "suffix" : "" }, { "dropping-particle" : "", "family" : "Koomar", "given" : "J. A.", "non-dropping-particle" : "", "parse-names" : false, "suffix" : "" } ], "container-title" : "American Journal of Occupational Therapy", "id" : "ITEM-1", "issue" : "1", "issued" : { "date-parts" : [ [ "2011", "12", "29" ] ] }, "page" : "59-68", "title" : "Effects of Sensory-Enhanced Yoga on Symptoms of Combat Stress in Deployed Military Personnel", "type" : "article-journal", "volume" : "66" }, "uris" : [ "http://www.mendeley.com/documents/?uuid=3b46f0a5-2991-4f25-bcf7-f7cf37273152" ] } ], "mendeley" : { "formattedCitation" : "&lt;sup&gt;3&lt;/sup&gt;", "plainTextFormattedCitation" : "3", "previouslyFormattedCitation" : "&lt;sup&gt;3&lt;/sup&gt;" }, "properties" : { "noteIndex" : 0 }, "schema" : "https://github.com/citation-style-language/schema/raw/master/csl-citation.json" }</w:instrText>
      </w:r>
      <w:r>
        <w:rPr>
          <w:rFonts w:ascii="Times New Roman" w:hAnsi="Times New Roman"/>
        </w:rPr>
        <w:fldChar w:fldCharType="separate"/>
      </w:r>
      <w:r w:rsidRPr="003F7196">
        <w:rPr>
          <w:rFonts w:ascii="Times New Roman" w:hAnsi="Times New Roman"/>
          <w:noProof/>
          <w:vertAlign w:val="superscript"/>
        </w:rPr>
        <w:t>3</w:t>
      </w:r>
      <w:r>
        <w:rPr>
          <w:rFonts w:ascii="Times New Roman" w:hAnsi="Times New Roman"/>
        </w:rPr>
        <w:fldChar w:fldCharType="end"/>
      </w:r>
      <w:r>
        <w:rPr>
          <w:rFonts w:ascii="Times New Roman" w:hAnsi="Times New Roman"/>
        </w:rPr>
        <w:t xml:space="preserve"> Elements utilized in this program included: centerin</w:t>
      </w:r>
      <w:bookmarkStart w:id="0" w:name="_GoBack"/>
      <w:bookmarkEnd w:id="0"/>
      <w:r>
        <w:rPr>
          <w:rFonts w:ascii="Times New Roman" w:hAnsi="Times New Roman"/>
        </w:rPr>
        <w:t>g, asana, pranayama, meditation, and savasana.</w:t>
      </w:r>
      <w:r>
        <w:rPr>
          <w:rFonts w:ascii="Times New Roman" w:hAnsi="Times New Roman"/>
        </w:rPr>
        <w:fldChar w:fldCharType="begin" w:fldLock="1"/>
      </w:r>
      <w:r>
        <w:rPr>
          <w:rFonts w:ascii="Times New Roman" w:hAnsi="Times New Roman"/>
        </w:rPr>
        <w:instrText>ADDIN CSL_CITATION { "citationItems" : [ { "id" : "ITEM-1", "itemData" : { "DOI" : "10.5014/ajot.2012.001230", "ISSN" : "0272-9490", "author" : [ { "dropping-particle" : "", "family" : "Stoller", "given" : "C. C.", "non-dropping-particle" : "", "parse-names" : false, "suffix" : "" }, { "dropping-particle" : "", "family" : "Greuel", "given" : "J. H.", "non-dropping-particle" : "", "parse-names" : false, "suffix" : "" }, { "dropping-particle" : "", "family" : "Cimini", "given" : "L. S.", "non-dropping-particle" : "", "parse-names" : false, "suffix" : "" }, { "dropping-particle" : "", "family" : "Fowler", "given" : "M. S.", "non-dropping-particle" : "", "parse-names" : false, "suffix" : "" }, { "dropping-particle" : "", "family" : "Koomar", "given" : "J. A.", "non-dropping-particle" : "", "parse-names" : false, "suffix" : "" } ], "container-title" : "American Journal of Occupational Therapy", "id" : "ITEM-1", "issue" : "1", "issued" : { "date-parts" : [ [ "2011", "12", "29" ] ] }, "page" : "59-68", "title" : "Effects of Sensory-Enhanced Yoga on Symptoms of Combat Stress in Deployed Military Personnel", "type" : "article-journal", "volume" : "66" }, "uris" : [ "http://www.mendeley.com/documents/?uuid=3b46f0a5-2991-4f25-bcf7-f7cf37273152" ] } ], "mendeley" : { "formattedCitation" : "&lt;sup&gt;3&lt;/sup&gt;", "plainTextFormattedCitation" : "3", "previouslyFormattedCitation" : "&lt;sup&gt;3&lt;/sup&gt;" }, "properties" : { "noteIndex" : 0 }, "schema" : "https://github.com/citation-style-language/schema/raw/master/csl-citation.json" }</w:instrText>
      </w:r>
      <w:r>
        <w:rPr>
          <w:rFonts w:ascii="Times New Roman" w:hAnsi="Times New Roman"/>
        </w:rPr>
        <w:fldChar w:fldCharType="separate"/>
      </w:r>
      <w:r w:rsidRPr="003F7196">
        <w:rPr>
          <w:rFonts w:ascii="Times New Roman" w:hAnsi="Times New Roman"/>
          <w:noProof/>
          <w:vertAlign w:val="superscript"/>
        </w:rPr>
        <w:t>3</w:t>
      </w:r>
      <w:r>
        <w:rPr>
          <w:rFonts w:ascii="Times New Roman" w:hAnsi="Times New Roman"/>
        </w:rPr>
        <w:fldChar w:fldCharType="end"/>
      </w:r>
      <w:r>
        <w:rPr>
          <w:rFonts w:ascii="Times New Roman" w:hAnsi="Times New Roman"/>
        </w:rPr>
        <w:t xml:space="preserve"> Participants, who were active duty members of the military and currently deployed, additionally participated in the regular military physical exercise regimen.</w:t>
      </w:r>
      <w:r>
        <w:rPr>
          <w:rFonts w:ascii="Times New Roman" w:hAnsi="Times New Roman"/>
        </w:rPr>
        <w:fldChar w:fldCharType="begin" w:fldLock="1"/>
      </w:r>
      <w:r>
        <w:rPr>
          <w:rFonts w:ascii="Times New Roman" w:hAnsi="Times New Roman"/>
        </w:rPr>
        <w:instrText>ADDIN CSL_CITATION { "citationItems" : [ { "id" : "ITEM-1", "itemData" : { "DOI" : "10.5014/ajot.2012.001230", "ISSN" : "0272-9490", "author" : [ { "dropping-particle" : "", "family" : "Stoller", "given" : "C. C.", "non-dropping-particle" : "", "parse-names" : false, "suffix" : "" }, { "dropping-particle" : "", "family" : "Greuel", "given" : "J. H.", "non-dropping-particle" : "", "parse-names" : false, "suffix" : "" }, { "dropping-particle" : "", "family" : "Cimini", "given" : "L. S.", "non-dropping-particle" : "", "parse-names" : false, "suffix" : "" }, { "dropping-particle" : "", "family" : "Fowler", "given" : "M. S.", "non-dropping-particle" : "", "parse-names" : false, "suffix" : "" }, { "dropping-particle" : "", "family" : "Koomar", "given" : "J. A.", "non-dropping-particle" : "", "parse-names" : false, "suffix" : "" } ], "container-title" : "American Journal of Occupational Therapy", "id" : "ITEM-1", "issue" : "1", "issued" : { "date-parts" : [ [ "2011", "12", "29" ] ] }, "page" : "59-68", "title" : "Effects of Sensory-Enhanced Yoga on Symptoms of Combat Stress in Deployed Military Personnel", "type" : "article-journal", "volume" : "66" }, "uris" : [ "http://www.mendeley.com/documents/?uuid=3b46f0a5-2991-4f25-bcf7-f7cf37273152" ] } ], "mendeley" : { "formattedCitation" : "&lt;sup&gt;3&lt;/sup&gt;", "plainTextFormattedCitation" : "3", "previouslyFormattedCitation" : "&lt;sup&gt;3&lt;/sup&gt;" }, "properties" : { "noteIndex" : 0 }, "schema" : "https://github.com/citation-style-language/schema/raw/master/csl-citation.json" }</w:instrText>
      </w:r>
      <w:r>
        <w:rPr>
          <w:rFonts w:ascii="Times New Roman" w:hAnsi="Times New Roman"/>
        </w:rPr>
        <w:fldChar w:fldCharType="separate"/>
      </w:r>
      <w:r w:rsidRPr="003F7196">
        <w:rPr>
          <w:rFonts w:ascii="Times New Roman" w:hAnsi="Times New Roman"/>
          <w:noProof/>
          <w:vertAlign w:val="superscript"/>
        </w:rPr>
        <w:t>3</w:t>
      </w:r>
      <w:r>
        <w:rPr>
          <w:rFonts w:ascii="Times New Roman" w:hAnsi="Times New Roman"/>
        </w:rPr>
        <w:fldChar w:fldCharType="end"/>
      </w:r>
      <w:r>
        <w:rPr>
          <w:rFonts w:ascii="Times New Roman" w:hAnsi="Times New Roman"/>
        </w:rPr>
        <w:t xml:space="preserve"> Another study found that a one hour session of a trauma-informed yoga class once per week for ten weeks which included breathing, postures, and meditation significantly reduced PTSD symptoms.</w:t>
      </w:r>
      <w:r>
        <w:rPr>
          <w:rFonts w:ascii="Times New Roman" w:hAnsi="Times New Roman"/>
        </w:rPr>
        <w:fldChar w:fldCharType="begin" w:fldLock="1"/>
      </w:r>
      <w:r>
        <w:rPr>
          <w:rFonts w:ascii="Times New Roman" w:hAnsi="Times New Roman"/>
        </w:rPr>
        <w:instrText>ADDIN CSL_CITATION { "citationItems" : [ { "id" : "ITEM-1", "itemData" : { "DOI" : "10.4088/JCP.13m08561", "ISSN" : "1555-2101", "PMID" : "25004196", "abstract" : "Background: More than a third of the approximately 10 million women with histories of interpersonal violence in the United States develop posttraumatic stress disorder (PTSD). Currently available treatments for this population have a high rate of incomplete response, in part because problems in affect and impulse regulation are major obstacles to resolving PTSD. This study explored the efficacy of yoga to increase affect tolerance and to decrease PTSD symptomatology. Method: Sixty-four women with chronic, treatment-resistant PTSD were randomly assigned to either trauma-informed yoga or supportive women's health education, each as a weekly 1-hour class for 10 weeks. Assessments were conducted at pretreatment, midtreatment, and posttreatment and included measures of DSMIV PTSD, affect regulation, and depression. The study ran from 2008 through 2011. Results: The primary outcome measure was the Clinician- Administered PTSD Scale (CAPS). At the end of the study, 16 of 31 participants (52%) in the yoga group no longer met criteria for PTSD compared to 6 of 29 (21%) in the control group (n = 60, X12 = 6.17, P = .013). Both groups exhibited significant decreases on the CAPS, with the decrease falling in the large effect size range for the yoga group (d = 1.07) and the medium to large effect size decrease for the control group (d = 0.66). Both the yoga (b = -9.21, t = -2.34, P = .02, d = -0.37) and control (b = -22.12, t = -3.39, P = .001, d = -0.54) groups exhibited significant decreases from pretreatment to the midtreatment assessment. However, a significant group ? quadratic trend interaction (d = -0.34) showed that the pattern of change in Davidson Trauma Scale significantly differed across groups. The yoga group exhibited a significant medium effect size linear (d = -0.52) trend. In contrast, the control group exhibited only a significant medium effect size quadratic trend (d = 0.46) but did not exhibit a significant linear trend (d = -0.29). Thus, both groups exhibited significant decreases in PTSD symptoms during the first half of treatment, but these improvements were maintained in the yoga group, while the control group relapsed after its initial improvement. Discussion: Yoga significantly reduced PTSD symptomatology, with effect sizes comparable to well-researched psychotherapeutic and psychopharmacologic approaches. Yoga may improve the functioning of traumatized individuals by helping them to tolerate physical and sensory experiences associated with\u2026", "author" : [ { "dropping-particle" : "", "family" : "Kolk", "given" : "Bessel A", "non-dropping-particle" : "van der", "parse-names" : false, "suffix" : "" }, { "dropping-particle" : "", "family" : "Stone", "given" : "Laura", "non-dropping-particle" : "", "parse-names" : false, "suffix" : "" }, { "dropping-particle" : "", "family" : "West", "given" : "Jennifer", "non-dropping-particle" : "", "parse-names" : false, "suffix" : "" }, { "dropping-particle" : "", "family" : "Rhodes", "given" : "Allison", "non-dropping-particle" : "", "parse-names" : false, "suffix" : "" }, { "dropping-particle" : "", "family" : "Emerson", "given" : "David", "non-dropping-particle" : "", "parse-names" : false, "suffix" : "" }, { "dropping-particle" : "", "family" : "Suvak", "given" : "Michael", "non-dropping-particle" : "", "parse-names" : false, "suffix" : "" }, { "dropping-particle" : "", "family" : "Spinazzola", "given" : "Joseph", "non-dropping-particle" : "", "parse-names" : false, "suffix" : "" } ], "container-title" : "Journal of Clinical Psychiatry", "id" : "ITEM-1", "issue" : "6", "issued" : { "date-parts" : [ [ "2014", "6" ] ] }, "page" : "e559-e565", "publisher" : "Physicians Postgraduate Press Inc.", "title" : "Yoga as an adjunctive treatment for posttraumatic stress disorder: A randomized controlled trial", "type" : "article-journal", "volume" : "75" }, "uris" : [ "http://www.mendeley.com/documents/?uuid=9dece95f-d2c2-494d-8ee0-d9c39513d59c" ] } ], "mendeley" : { "formattedCitation" : "&lt;sup&gt;12&lt;/sup&gt;", "plainTextFormattedCitation" : "12", "previouslyFormattedCitation" : "&lt;sup&gt;12&lt;/sup&gt;" }, "properties" : { "noteIndex" : 0 }, "schema" : "https://github.com/citation-style-language/schema/raw/master/csl-citation.json" }</w:instrText>
      </w:r>
      <w:r>
        <w:rPr>
          <w:rFonts w:ascii="Times New Roman" w:hAnsi="Times New Roman"/>
        </w:rPr>
        <w:fldChar w:fldCharType="separate"/>
      </w:r>
      <w:r w:rsidRPr="003F7196">
        <w:rPr>
          <w:rFonts w:ascii="Times New Roman" w:hAnsi="Times New Roman"/>
          <w:noProof/>
          <w:vertAlign w:val="superscript"/>
        </w:rPr>
        <w:t>12</w:t>
      </w:r>
      <w:r>
        <w:rPr>
          <w:rFonts w:ascii="Times New Roman" w:hAnsi="Times New Roman"/>
        </w:rPr>
        <w:fldChar w:fldCharType="end"/>
      </w:r>
      <w:r>
        <w:rPr>
          <w:rFonts w:ascii="Times New Roman" w:hAnsi="Times New Roman"/>
        </w:rPr>
        <w:t xml:space="preserve"> Both studies required additional training in the specific yoga interventions’ specific elements, which were not included in the articles </w:t>
      </w:r>
      <w:r>
        <w:rPr>
          <w:rFonts w:ascii="Times New Roman" w:hAnsi="Times New Roman"/>
        </w:rPr>
        <w:lastRenderedPageBreak/>
        <w:t>directly.</w:t>
      </w:r>
      <w:r>
        <w:rPr>
          <w:rFonts w:ascii="Times New Roman" w:hAnsi="Times New Roman"/>
        </w:rPr>
        <w:fldChar w:fldCharType="begin" w:fldLock="1"/>
      </w:r>
      <w:r>
        <w:rPr>
          <w:rFonts w:ascii="Times New Roman" w:hAnsi="Times New Roman"/>
        </w:rPr>
        <w:instrText>ADDIN CSL_CITATION { "citationItems" : [ { "id" : "ITEM-1", "itemData" : { "DOI" : "10.4088/JCP.13m08561", "ISSN" : "1555-2101", "PMID" : "25004196", "abstract" : "Background: More than a third of the approximately 10 million women with histories of interpersonal violence in the United States develop posttraumatic stress disorder (PTSD). Currently available treatments for this population have a high rate of incomplete response, in part because problems in affect and impulse regulation are major obstacles to resolving PTSD. This study explored the efficacy of yoga to increase affect tolerance and to decrease PTSD symptomatology. Method: Sixty-four women with chronic, treatment-resistant PTSD were randomly assigned to either trauma-informed yoga or supportive women's health education, each as a weekly 1-hour class for 10 weeks. Assessments were conducted at pretreatment, midtreatment, and posttreatment and included measures of DSMIV PTSD, affect regulation, and depression. The study ran from 2008 through 2011. Results: The primary outcome measure was the Clinician- Administered PTSD Scale (CAPS). At the end of the study, 16 of 31 participants (52%) in the yoga group no longer met criteria for PTSD compared to 6 of 29 (21%) in the control group (n = 60, X12 = 6.17, P = .013). Both groups exhibited significant decreases on the CAPS, with the decrease falling in the large effect size range for the yoga group (d = 1.07) and the medium to large effect size decrease for the control group (d = 0.66). Both the yoga (b = -9.21, t = -2.34, P = .02, d = -0.37) and control (b = -22.12, t = -3.39, P = .001, d = -0.54) groups exhibited significant decreases from pretreatment to the midtreatment assessment. However, a significant group ? quadratic trend interaction (d = -0.34) showed that the pattern of change in Davidson Trauma Scale significantly differed across groups. The yoga group exhibited a significant medium effect size linear (d = -0.52) trend. In contrast, the control group exhibited only a significant medium effect size quadratic trend (d = 0.46) but did not exhibit a significant linear trend (d = -0.29). Thus, both groups exhibited significant decreases in PTSD symptoms during the first half of treatment, but these improvements were maintained in the yoga group, while the control group relapsed after its initial improvement. Discussion: Yoga significantly reduced PTSD symptomatology, with effect sizes comparable to well-researched psychotherapeutic and psychopharmacologic approaches. Yoga may improve the functioning of traumatized individuals by helping them to tolerate physical and sensory experiences associated with\u2026", "author" : [ { "dropping-particle" : "", "family" : "Kolk", "given" : "Bessel A", "non-dropping-particle" : "van der", "parse-names" : false, "suffix" : "" }, { "dropping-particle" : "", "family" : "Stone", "given" : "Laura", "non-dropping-particle" : "", "parse-names" : false, "suffix" : "" }, { "dropping-particle" : "", "family" : "West", "given" : "Jennifer", "non-dropping-particle" : "", "parse-names" : false, "suffix" : "" }, { "dropping-particle" : "", "family" : "Rhodes", "given" : "Allison", "non-dropping-particle" : "", "parse-names" : false, "suffix" : "" }, { "dropping-particle" : "", "family" : "Emerson", "given" : "David", "non-dropping-particle" : "", "parse-names" : false, "suffix" : "" }, { "dropping-particle" : "", "family" : "Suvak", "given" : "Michael", "non-dropping-particle" : "", "parse-names" : false, "suffix" : "" }, { "dropping-particle" : "", "family" : "Spinazzola", "given" : "Joseph", "non-dropping-particle" : "", "parse-names" : false, "suffix" : "" } ], "container-title" : "Journal of Clinical Psychiatry", "id" : "ITEM-1", "issue" : "6", "issued" : { "date-parts" : [ [ "2014", "6" ] ] }, "page" : "e559-e565", "publisher" : "Physicians Postgraduate Press Inc.", "title" : "Yoga as an adjunctive treatment for posttraumatic stress disorder: A randomized controlled trial", "type" : "article-journal", "volume" : "75" }, "uris" : [ "http://www.mendeley.com/documents/?uuid=9dece95f-d2c2-494d-8ee0-d9c39513d59c" ] }, { "id" : "ITEM-2", "itemData" : { "DOI" : "10.5014/ajot.2012.001230", "ISSN" : "0272-9490", "author" : [ { "dropping-particle" : "", "family" : "Stoller", "given" : "C. C.", "non-dropping-particle" : "", "parse-names" : false, "suffix" : "" }, { "dropping-particle" : "", "family" : "Greuel", "given" : "J. H.", "non-dropping-particle" : "", "parse-names" : false, "suffix" : "" }, { "dropping-particle" : "", "family" : "Cimini", "given" : "L. S.", "non-dropping-particle" : "", "parse-names" : false, "suffix" : "" }, { "dropping-particle" : "", "family" : "Fowler", "given" : "M. S.", "non-dropping-particle" : "", "parse-names" : false, "suffix" : "" }, { "dropping-particle" : "", "family" : "Koomar", "given" : "J. A.", "non-dropping-particle" : "", "parse-names" : false, "suffix" : "" } ], "container-title" : "American Journal of Occupational Therapy", "id" : "ITEM-2", "issue" : "1", "issued" : { "date-parts" : [ [ "2011", "12", "29" ] ] }, "page" : "59-68", "title" : "Effects of Sensory-Enhanced Yoga on Symptoms of Combat Stress in Deployed Military Personnel", "type" : "article-journal", "volume" : "66" }, "uris" : [ "http://www.mendeley.com/documents/?uuid=3b46f0a5-2991-4f25-bcf7-f7cf37273152" ] } ], "mendeley" : { "formattedCitation" : "&lt;sup&gt;3,12&lt;/sup&gt;", "plainTextFormattedCitation" : "3,12", "previouslyFormattedCitation" : "&lt;sup&gt;3,12&lt;/sup&gt;" }, "properties" : { "noteIndex" : 0 }, "schema" : "https://github.com/citation-style-language/schema/raw/master/csl-citation.json" }</w:instrText>
      </w:r>
      <w:r>
        <w:rPr>
          <w:rFonts w:ascii="Times New Roman" w:hAnsi="Times New Roman"/>
        </w:rPr>
        <w:fldChar w:fldCharType="separate"/>
      </w:r>
      <w:r w:rsidRPr="003F7196">
        <w:rPr>
          <w:rFonts w:ascii="Times New Roman" w:hAnsi="Times New Roman"/>
          <w:noProof/>
          <w:vertAlign w:val="superscript"/>
        </w:rPr>
        <w:t>3,12</w:t>
      </w:r>
      <w:r>
        <w:rPr>
          <w:rFonts w:ascii="Times New Roman" w:hAnsi="Times New Roman"/>
        </w:rPr>
        <w:fldChar w:fldCharType="end"/>
      </w:r>
      <w:r>
        <w:rPr>
          <w:rFonts w:ascii="Times New Roman" w:hAnsi="Times New Roman"/>
        </w:rPr>
        <w:t xml:space="preserve"> Additionally, these two studies were found to be the strongest </w:t>
      </w:r>
      <w:r w:rsidR="00243165">
        <w:rPr>
          <w:rFonts w:ascii="Times New Roman" w:hAnsi="Times New Roman"/>
        </w:rPr>
        <w:t xml:space="preserve">according to the Downs &amp; Black scale </w:t>
      </w:r>
      <w:r>
        <w:rPr>
          <w:rFonts w:ascii="Times New Roman" w:hAnsi="Times New Roman"/>
        </w:rPr>
        <w:t>during critical appraisal of this topic.</w:t>
      </w:r>
      <w:r>
        <w:rPr>
          <w:rFonts w:ascii="Times New Roman" w:hAnsi="Times New Roman"/>
        </w:rPr>
        <w:fldChar w:fldCharType="begin" w:fldLock="1"/>
      </w:r>
      <w:r w:rsidR="00243165">
        <w:rPr>
          <w:rFonts w:ascii="Times New Roman" w:hAnsi="Times New Roman"/>
        </w:rPr>
        <w:instrText>ADDIN CSL_CITATION { "citationItems" : [ { "id" : "ITEM-1", "itemData" : { "DOI" : "10.4088/JCP.13m08561", "ISSN" : "1555-2101", "PMID" : "25004196", "abstract" : "Background: More than a third of the approximately 10 million women with histories of interpersonal violence in the United States develop posttraumatic stress disorder (PTSD). Currently available treatments for this population have a high rate of incomplete response, in part because problems in affect and impulse regulation are major obstacles to resolving PTSD. This study explored the efficacy of yoga to increase affect tolerance and to decrease PTSD symptomatology. Method: Sixty-four women with chronic, treatment-resistant PTSD were randomly assigned to either trauma-informed yoga or supportive women's health education, each as a weekly 1-hour class for 10 weeks. Assessments were conducted at pretreatment, midtreatment, and posttreatment and included measures of DSMIV PTSD, affect regulation, and depression. The study ran from 2008 through 2011. Results: The primary outcome measure was the Clinician- Administered PTSD Scale (CAPS). At the end of the study, 16 of 31 participants (52%) in the yoga group no longer met criteria for PTSD compared to 6 of 29 (21%) in the control group (n = 60, X12 = 6.17, P = .013). Both groups exhibited significant decreases on the CAPS, with the decrease falling in the large effect size range for the yoga group (d = 1.07) and the medium to large effect size decrease for the control group (d = 0.66). Both the yoga (b = -9.21, t = -2.34, P = .02, d = -0.37) and control (b = -22.12, t = -3.39, P = .001, d = -0.54) groups exhibited significant decreases from pretreatment to the midtreatment assessment. However, a significant group ? quadratic trend interaction (d = -0.34) showed that the pattern of change in Davidson Trauma Scale significantly differed across groups. The yoga group exhibited a significant medium effect size linear (d = -0.52) trend. In contrast, the control group exhibited only a significant medium effect size quadratic trend (d = 0.46) but did not exhibit a significant linear trend (d = -0.29). Thus, both groups exhibited significant decreases in PTSD symptoms during the first half of treatment, but these improvements were maintained in the yoga group, while the control group relapsed after its initial improvement. Discussion: Yoga significantly reduced PTSD symptomatology, with effect sizes comparable to well-researched psychotherapeutic and psychopharmacologic approaches. Yoga may improve the functioning of traumatized individuals by helping them to tolerate physical and sensory experiences associated with\u2026", "author" : [ { "dropping-particle" : "", "family" : "Kolk", "given" : "Bessel A", "non-dropping-particle" : "van der", "parse-names" : false, "suffix" : "" }, { "dropping-particle" : "", "family" : "Stone", "given" : "Laura", "non-dropping-particle" : "", "parse-names" : false, "suffix" : "" }, { "dropping-particle" : "", "family" : "West", "given" : "Jennifer", "non-dropping-particle" : "", "parse-names" : false, "suffix" : "" }, { "dropping-particle" : "", "family" : "Rhodes", "given" : "Allison", "non-dropping-particle" : "", "parse-names" : false, "suffix" : "" }, { "dropping-particle" : "", "family" : "Emerson", "given" : "David", "non-dropping-particle" : "", "parse-names" : false, "suffix" : "" }, { "dropping-particle" : "", "family" : "Suvak", "given" : "Michael", "non-dropping-particle" : "", "parse-names" : false, "suffix" : "" }, { "dropping-particle" : "", "family" : "Spinazzola", "given" : "Joseph", "non-dropping-particle" : "", "parse-names" : false, "suffix" : "" } ], "container-title" : "Journal of Clinical Psychiatry", "id" : "ITEM-1", "issue" : "6", "issued" : { "date-parts" : [ [ "2014", "6" ] ] }, "page" : "e559-e565", "publisher" : "Physicians Postgraduate Press Inc.", "title" : "Yoga as an adjunctive treatment for posttraumatic stress disorder: A randomized controlled trial", "type" : "article-journal", "volume" : "75" }, "uris" : [ "http://www.mendeley.com/documents/?uuid=9dece95f-d2c2-494d-8ee0-d9c39513d59c" ] }, { "id" : "ITEM-2", "itemData" : { "DOI" : "10.5014/ajot.2012.001230", "ISSN" : "0272-9490", "author" : [ { "dropping-particle" : "", "family" : "Stoller", "given" : "C. C.", "non-dropping-particle" : "", "parse-names" : false, "suffix" : "" }, { "dropping-particle" : "", "family" : "Greuel", "given" : "J. H.", "non-dropping-particle" : "", "parse-names" : false, "suffix" : "" }, { "dropping-particle" : "", "family" : "Cimini", "given" : "L. S.", "non-dropping-particle" : "", "parse-names" : false, "suffix" : "" }, { "dropping-particle" : "", "family" : "Fowler", "given" : "M. S.", "non-dropping-particle" : "", "parse-names" : false, "suffix" : "" }, { "dropping-particle" : "", "family" : "Koomar", "given" : "J. A.", "non-dropping-particle" : "", "parse-names" : false, "suffix" : "" } ], "container-title" : "American Journal of Occupational Therapy", "id" : "ITEM-2", "issue" : "1", "issued" : { "date-parts" : [ [ "2011", "12", "29" ] ] }, "page" : "59-68", "title" : "Effects of Sensory-Enhanced Yoga on Symptoms of Combat Stress in Deployed Military Personnel", "type" : "article-journal", "volume" : "66" }, "uris" : [ "http://www.mendeley.com/documents/?uuid=3b46f0a5-2991-4f25-bcf7-f7cf37273152" ] }, { "id" : "ITEM-3", "itemData" : { "ISSN" : "0143-005X", "PMID" : "9764259", "abstract" : "OBJECTIVE: To test the feasibility of creating a valid and reliable checklist with the following features: appropriate for assessing both randomised and non-randomised studies; provision of both an overall score for study quality and a profile of scores not only for the quality of reporting, internal validity (bias and confounding) and power, but also for external validity.\n\nDESIGN: A pilot version was first developed, based on epidemiological principles, reviews, and existing checklists for randomised studies. Face and content validity were assessed by three experienced reviewers and reliability was determined using two raters assessing 10 randomised and 10 non-randomised studies. Using different raters, the checklist was revised and tested for internal consistency (Kuder-Richardson 20), test-retest and inter-rater reliability (Spearman correlation coefficient and sign rank test; kappa statistics), criterion validity, and respondent burden.\n\nMAIN RESULTS: The performance of the checklist improved considerably after revision of a pilot version. The Quality Index had high internal consistency (KR-20: 0.89) as did the subscales apart from external validity (KR-20: 0.54). Test-retest (r 0.88) and inter-rater (r 0.75) reliability of the Quality Index were good. Reliability of the subscales varied from good (bias) to poor (external validity). The Quality Index correlated highly with an existing, established instrument for assessing randomised studies (r 0.90). There was little difference between its performance with non-randomised and with randomised studies. Raters took about 20 minutes to assess each paper (range 10 to 45 minutes).\n\nCONCLUSIONS: This study has shown that it is feasible to develop a checklist that can be used to assess the methodological quality not only of randomised controlled trials but also non-randomised studies. It has also shown that it is possible to produce a checklist that provides a profile of the paper, alerting reviewers to its particular methodological strengths and weaknesses. Further work is required to improve the checklist and the training of raters in the assessment of external validity.", "author" : [ { "dropping-particle" : "", "family" : "Downs", "given" : "S H", "non-dropping-particle" : "", "parse-names" : false, "suffix" : "" }, { "dropping-particle" : "", "family" : "Black", "given" : "N", "non-dropping-particle" : "", "parse-names" : false, "suffix" : "" } ], "container-title" : "Journal of epidemiology and community health", "id" : "ITEM-3", "issue" : "6", "issued" : { "date-parts" : [ [ "1998", "6" ] ] }, "page" : "377-84", "title" : "The feasibility of creating a checklist for the assessment of the methodological quality both of randomised and non-randomised studies of health care interventions.", "type" : "article-journal", "volume" : "52" }, "uris" : [ "http://www.mendeley.com/documents/?uuid=de1673f0-9e4a-49e7-b1f8-c874461dc09c" ] } ], "mendeley" : { "formattedCitation" : "&lt;sup&gt;3,12,14&lt;/sup&gt;", "plainTextFormattedCitation" : "3,12,14", "previouslyFormattedCitation" : "&lt;sup&gt;3,12&lt;/sup&gt;" }, "properties" : { "noteIndex" : 0 }, "schema" : "https://github.com/citation-style-language/schema/raw/master/csl-citation.json" }</w:instrText>
      </w:r>
      <w:r>
        <w:rPr>
          <w:rFonts w:ascii="Times New Roman" w:hAnsi="Times New Roman"/>
        </w:rPr>
        <w:fldChar w:fldCharType="separate"/>
      </w:r>
      <w:r w:rsidR="00243165" w:rsidRPr="00243165">
        <w:rPr>
          <w:rFonts w:ascii="Times New Roman" w:hAnsi="Times New Roman"/>
          <w:noProof/>
          <w:vertAlign w:val="superscript"/>
        </w:rPr>
        <w:t>3,12,14</w:t>
      </w:r>
      <w:r>
        <w:rPr>
          <w:rFonts w:ascii="Times New Roman" w:hAnsi="Times New Roman"/>
        </w:rPr>
        <w:fldChar w:fldCharType="end"/>
      </w:r>
    </w:p>
    <w:p w14:paraId="1CDDF910" w14:textId="47501552" w:rsidR="00CD5E98" w:rsidRDefault="00243165" w:rsidP="00EA2E54">
      <w:pPr>
        <w:spacing w:before="120" w:after="120" w:line="480" w:lineRule="auto"/>
        <w:rPr>
          <w:rFonts w:ascii="Times New Roman" w:hAnsi="Times New Roman"/>
        </w:rPr>
      </w:pPr>
      <w:r>
        <w:rPr>
          <w:rFonts w:ascii="Times New Roman" w:hAnsi="Times New Roman"/>
        </w:rPr>
        <w:tab/>
      </w:r>
      <w:r w:rsidR="00C263B7" w:rsidRPr="00CD5E98">
        <w:rPr>
          <w:rFonts w:ascii="Times New Roman" w:hAnsi="Times New Roman"/>
        </w:rPr>
        <w:t xml:space="preserve">Of the </w:t>
      </w:r>
      <w:r w:rsidR="00F21C4B">
        <w:rPr>
          <w:rFonts w:ascii="Times New Roman" w:hAnsi="Times New Roman"/>
        </w:rPr>
        <w:t>studies</w:t>
      </w:r>
      <w:r w:rsidR="00C263B7">
        <w:rPr>
          <w:rFonts w:ascii="Times New Roman" w:hAnsi="Times New Roman"/>
        </w:rPr>
        <w:t xml:space="preserve"> </w:t>
      </w:r>
      <w:r w:rsidR="00B244CF">
        <w:rPr>
          <w:rFonts w:ascii="Times New Roman" w:hAnsi="Times New Roman"/>
        </w:rPr>
        <w:t xml:space="preserve">available currently, </w:t>
      </w:r>
      <w:r w:rsidR="00C263B7" w:rsidRPr="00CD5E98">
        <w:rPr>
          <w:rFonts w:ascii="Times New Roman" w:hAnsi="Times New Roman"/>
        </w:rPr>
        <w:t>generally the sample sizes are small,</w:t>
      </w:r>
      <w:r w:rsidR="00F21C4B">
        <w:rPr>
          <w:rFonts w:ascii="Times New Roman" w:hAnsi="Times New Roman"/>
        </w:rPr>
        <w:t xml:space="preserve"> interventions are varied,</w:t>
      </w:r>
      <w:r w:rsidR="00C263B7" w:rsidRPr="00CD5E98">
        <w:rPr>
          <w:rFonts w:ascii="Times New Roman" w:hAnsi="Times New Roman"/>
        </w:rPr>
        <w:t xml:space="preserve"> attrition is moderate, investigators are generally not blinded to the experiment, </w:t>
      </w:r>
      <w:r w:rsidR="00F21C4B">
        <w:rPr>
          <w:rFonts w:ascii="Times New Roman" w:hAnsi="Times New Roman"/>
        </w:rPr>
        <w:t xml:space="preserve">a control group is not always included, </w:t>
      </w:r>
      <w:r w:rsidR="00EA2E54">
        <w:rPr>
          <w:rFonts w:ascii="Times New Roman" w:hAnsi="Times New Roman"/>
        </w:rPr>
        <w:t xml:space="preserve">data is not always quantitative, </w:t>
      </w:r>
      <w:r w:rsidR="00C263B7" w:rsidRPr="00CD5E98">
        <w:rPr>
          <w:rFonts w:ascii="Times New Roman" w:hAnsi="Times New Roman"/>
        </w:rPr>
        <w:t>and the discussion always includ</w:t>
      </w:r>
      <w:r w:rsidR="00EA2E54">
        <w:rPr>
          <w:rFonts w:ascii="Times New Roman" w:hAnsi="Times New Roman"/>
        </w:rPr>
        <w:t>es the need for more research</w:t>
      </w:r>
      <w:r w:rsidR="00C263B7" w:rsidRPr="00CD5E98">
        <w:rPr>
          <w:rFonts w:ascii="Times New Roman" w:hAnsi="Times New Roman"/>
        </w:rPr>
        <w:t xml:space="preserve"> </w:t>
      </w:r>
      <w:r w:rsidR="00F21C4B">
        <w:rPr>
          <w:rFonts w:ascii="Times New Roman" w:hAnsi="Times New Roman"/>
        </w:rPr>
        <w:t>over a longer period of time</w:t>
      </w:r>
      <w:r w:rsidR="00C263B7" w:rsidRPr="00CD5E98">
        <w:rPr>
          <w:rFonts w:ascii="Times New Roman" w:hAnsi="Times New Roman"/>
        </w:rPr>
        <w:t xml:space="preserve">. </w:t>
      </w:r>
      <w:r w:rsidR="00EA2E54">
        <w:rPr>
          <w:rFonts w:ascii="Times New Roman" w:hAnsi="Times New Roman"/>
        </w:rPr>
        <w:t xml:space="preserve">Additionally, there are no studies available which look at the effects of yoga on symptoms on PTSD in military personnel who have sustained </w:t>
      </w:r>
      <w:proofErr w:type="gramStart"/>
      <w:r w:rsidR="00EA2E54">
        <w:rPr>
          <w:rFonts w:ascii="Times New Roman" w:hAnsi="Times New Roman"/>
        </w:rPr>
        <w:t>a</w:t>
      </w:r>
      <w:proofErr w:type="gramEnd"/>
      <w:r w:rsidR="00EA2E54">
        <w:rPr>
          <w:rFonts w:ascii="Times New Roman" w:hAnsi="Times New Roman"/>
        </w:rPr>
        <w:t xml:space="preserve"> </w:t>
      </w:r>
      <w:proofErr w:type="spellStart"/>
      <w:r w:rsidR="00EA2E54">
        <w:rPr>
          <w:rFonts w:ascii="Times New Roman" w:hAnsi="Times New Roman"/>
        </w:rPr>
        <w:t>mTBI</w:t>
      </w:r>
      <w:proofErr w:type="spellEnd"/>
      <w:r w:rsidR="00EA2E54">
        <w:rPr>
          <w:rFonts w:ascii="Times New Roman" w:hAnsi="Times New Roman"/>
        </w:rPr>
        <w:t xml:space="preserve">. </w:t>
      </w:r>
      <w:r w:rsidR="00F21C4B">
        <w:rPr>
          <w:rFonts w:ascii="Times New Roman" w:hAnsi="Times New Roman"/>
        </w:rPr>
        <w:t>F</w:t>
      </w:r>
      <w:r w:rsidR="00CD5E98" w:rsidRPr="00CD5E98">
        <w:rPr>
          <w:rFonts w:ascii="Times New Roman" w:hAnsi="Times New Roman"/>
        </w:rPr>
        <w:t>urther exploration and establishment of self-identification and self-treatment techniques to modulate affect and arousal changes related to PTSD could help reduce cost of service, positively affect dependence of patients with PTSD on mental health services, and help reduce re-victimization of PTSD</w:t>
      </w:r>
      <w:r w:rsidR="00F21C4B">
        <w:rPr>
          <w:rFonts w:ascii="Times New Roman" w:hAnsi="Times New Roman"/>
        </w:rPr>
        <w:t>.</w:t>
      </w:r>
      <w:r w:rsidR="00F21C4B">
        <w:rPr>
          <w:rFonts w:ascii="Times New Roman" w:hAnsi="Times New Roman"/>
        </w:rPr>
        <w:fldChar w:fldCharType="begin" w:fldLock="1"/>
      </w:r>
      <w:r w:rsidR="00657293">
        <w:rPr>
          <w:rFonts w:ascii="Times New Roman" w:hAnsi="Times New Roman"/>
        </w:rPr>
        <w:instrText>ADDIN CSL_CITATION { "citationItems" : [ { "id" : "ITEM-1", "itemData" : { "DOI" : "10.4088/JCP.13m08561", "ISSN" : "1555-2101", "PMID" : "25004196", "abstract" : "Background: More than a third of the approximately 10 million women with histories of interpersonal violence in the United States develop posttraumatic stress disorder (PTSD). Currently available treatments for this population have a high rate of incomplete response, in part because problems in affect and impulse regulation are major obstacles to resolving PTSD. This study explored the efficacy of yoga to increase affect tolerance and to decrease PTSD symptomatology. Method: Sixty-four women with chronic, treatment-resistant PTSD were randomly assigned to either trauma-informed yoga or supportive women's health education, each as a weekly 1-hour class for 10 weeks. Assessments were conducted at pretreatment, midtreatment, and posttreatment and included measures of DSMIV PTSD, affect regulation, and depression. The study ran from 2008 through 2011. Results: The primary outcome measure was the Clinician- Administered PTSD Scale (CAPS). At the end of the study, 16 of 31 participants (52%) in the yoga group no longer met criteria for PTSD compared to 6 of 29 (21%) in the control group (n = 60, X12 = 6.17, P = .013). Both groups exhibited significant decreases on the CAPS, with the decrease falling in the large effect size range for the yoga group (d = 1.07) and the medium to large effect size decrease for the control group (d = 0.66). Both the yoga (b = -9.21, t = -2.34, P = .02, d = -0.37) and control (b = -22.12, t = -3.39, P = .001, d = -0.54) groups exhibited significant decreases from pretreatment to the midtreatment assessment. However, a significant group ? quadratic trend interaction (d = -0.34) showed that the pattern of change in Davidson Trauma Scale significantly differed across groups. The yoga group exhibited a significant medium effect size linear (d = -0.52) trend. In contrast, the control group exhibited only a significant medium effect size quadratic trend (d = 0.46) but did not exhibit a significant linear trend (d = -0.29). Thus, both groups exhibited significant decreases in PTSD symptoms during the first half of treatment, but these improvements were maintained in the yoga group, while the control group relapsed after its initial improvement. Discussion: Yoga significantly reduced PTSD symptomatology, with effect sizes comparable to well-researched psychotherapeutic and psychopharmacologic approaches. Yoga may improve the functioning of traumatized individuals by helping them to tolerate physical and sensory experiences associated with\u2026", "author" : [ { "dropping-particle" : "", "family" : "Kolk", "given" : "Bessel A", "non-dropping-particle" : "van der", "parse-names" : false, "suffix" : "" }, { "dropping-particle" : "", "family" : "Stone", "given" : "Laura", "non-dropping-particle" : "", "parse-names" : false, "suffix" : "" }, { "dropping-particle" : "", "family" : "West", "given" : "Jennifer", "non-dropping-particle" : "", "parse-names" : false, "suffix" : "" }, { "dropping-particle" : "", "family" : "Rhodes", "given" : "Allison", "non-dropping-particle" : "", "parse-names" : false, "suffix" : "" }, { "dropping-particle" : "", "family" : "Emerson", "given" : "David", "non-dropping-particle" : "", "parse-names" : false, "suffix" : "" }, { "dropping-particle" : "", "family" : "Suvak", "given" : "Michael", "non-dropping-particle" : "", "parse-names" : false, "suffix" : "" }, { "dropping-particle" : "", "family" : "Spinazzola", "given" : "Joseph", "non-dropping-particle" : "", "parse-names" : false, "suffix" : "" } ], "container-title" : "Journal of Clinical Psychiatry", "id" : "ITEM-1", "issue" : "6", "issued" : { "date-parts" : [ [ "2014", "6" ] ] }, "page" : "e559-e565", "publisher" : "Physicians Postgraduate Press Inc.", "title" : "Yoga as an adjunctive treatment for posttraumatic stress disorder: A randomized controlled trial", "type" : "article-journal", "volume" : "75" }, "uris" : [ "http://www.mendeley.com/documents/?uuid=9dece95f-d2c2-494d-8ee0-d9c39513d59c" ] } ], "mendeley" : { "formattedCitation" : "&lt;sup&gt;12&lt;/sup&gt;", "plainTextFormattedCitation" : "12", "previouslyFormattedCitation" : "&lt;sup&gt;12&lt;/sup&gt;" }, "properties" : { "noteIndex" : 0 }, "schema" : "https://github.com/citation-style-language/schema/raw/master/csl-citation.json" }</w:instrText>
      </w:r>
      <w:r w:rsidR="00F21C4B">
        <w:rPr>
          <w:rFonts w:ascii="Times New Roman" w:hAnsi="Times New Roman"/>
        </w:rPr>
        <w:fldChar w:fldCharType="separate"/>
      </w:r>
      <w:r w:rsidR="00F21C4B" w:rsidRPr="00F21C4B">
        <w:rPr>
          <w:rFonts w:ascii="Times New Roman" w:hAnsi="Times New Roman"/>
          <w:noProof/>
          <w:vertAlign w:val="superscript"/>
        </w:rPr>
        <w:t>12</w:t>
      </w:r>
      <w:r w:rsidR="00F21C4B">
        <w:rPr>
          <w:rFonts w:ascii="Times New Roman" w:hAnsi="Times New Roman"/>
        </w:rPr>
        <w:fldChar w:fldCharType="end"/>
      </w:r>
      <w:r w:rsidR="00657293">
        <w:rPr>
          <w:rFonts w:ascii="Times New Roman" w:hAnsi="Times New Roman"/>
        </w:rPr>
        <w:t xml:space="preserve"> </w:t>
      </w:r>
    </w:p>
    <w:p w14:paraId="19AFF067" w14:textId="77777777" w:rsidR="00EA2E54" w:rsidRDefault="00EA2E54" w:rsidP="00EA2E54">
      <w:pPr>
        <w:spacing w:before="120" w:after="120" w:line="480" w:lineRule="auto"/>
        <w:rPr>
          <w:rFonts w:ascii="Times New Roman" w:hAnsi="Times New Roman"/>
        </w:rPr>
      </w:pPr>
    </w:p>
    <w:p w14:paraId="0DA66C99" w14:textId="77777777" w:rsidR="00EA2E54" w:rsidRDefault="00EA2E54" w:rsidP="00EA2E54">
      <w:pPr>
        <w:spacing w:before="120" w:after="120" w:line="480" w:lineRule="auto"/>
        <w:rPr>
          <w:rFonts w:ascii="Times New Roman" w:hAnsi="Times New Roman"/>
        </w:rPr>
      </w:pPr>
    </w:p>
    <w:p w14:paraId="664EBC89" w14:textId="77777777" w:rsidR="00243165" w:rsidRDefault="00243165" w:rsidP="00EA2E54">
      <w:pPr>
        <w:spacing w:before="120" w:after="120" w:line="480" w:lineRule="auto"/>
        <w:rPr>
          <w:rFonts w:ascii="Times New Roman" w:hAnsi="Times New Roman"/>
        </w:rPr>
      </w:pPr>
    </w:p>
    <w:p w14:paraId="75A3B420" w14:textId="77777777" w:rsidR="00243165" w:rsidRDefault="00243165" w:rsidP="00EA2E54">
      <w:pPr>
        <w:spacing w:before="120" w:after="120" w:line="480" w:lineRule="auto"/>
        <w:rPr>
          <w:rFonts w:ascii="Times New Roman" w:hAnsi="Times New Roman"/>
        </w:rPr>
      </w:pPr>
    </w:p>
    <w:p w14:paraId="24422018" w14:textId="77777777" w:rsidR="00243165" w:rsidRDefault="00243165" w:rsidP="00EA2E54">
      <w:pPr>
        <w:spacing w:before="120" w:after="120" w:line="480" w:lineRule="auto"/>
        <w:rPr>
          <w:rFonts w:ascii="Times New Roman" w:hAnsi="Times New Roman"/>
        </w:rPr>
      </w:pPr>
    </w:p>
    <w:p w14:paraId="17D604EC" w14:textId="77777777" w:rsidR="00243165" w:rsidRDefault="00243165" w:rsidP="00EA2E54">
      <w:pPr>
        <w:spacing w:before="120" w:after="120" w:line="480" w:lineRule="auto"/>
        <w:rPr>
          <w:rFonts w:ascii="Times New Roman" w:hAnsi="Times New Roman"/>
        </w:rPr>
      </w:pPr>
    </w:p>
    <w:p w14:paraId="0887A129" w14:textId="77777777" w:rsidR="00243165" w:rsidRDefault="00243165" w:rsidP="00EA2E54">
      <w:pPr>
        <w:spacing w:before="120" w:after="120" w:line="480" w:lineRule="auto"/>
        <w:rPr>
          <w:rFonts w:ascii="Times New Roman" w:hAnsi="Times New Roman"/>
        </w:rPr>
      </w:pPr>
    </w:p>
    <w:p w14:paraId="563E6A0D" w14:textId="77777777" w:rsidR="00243165" w:rsidRDefault="00243165" w:rsidP="00EA2E54">
      <w:pPr>
        <w:spacing w:before="120" w:after="120" w:line="480" w:lineRule="auto"/>
        <w:rPr>
          <w:rFonts w:ascii="Times New Roman" w:hAnsi="Times New Roman"/>
        </w:rPr>
      </w:pPr>
    </w:p>
    <w:p w14:paraId="33774B7E" w14:textId="77777777" w:rsidR="00243165" w:rsidRDefault="00243165" w:rsidP="00EA2E54">
      <w:pPr>
        <w:spacing w:before="120" w:after="120" w:line="480" w:lineRule="auto"/>
        <w:rPr>
          <w:rFonts w:ascii="Times New Roman" w:hAnsi="Times New Roman"/>
        </w:rPr>
      </w:pPr>
    </w:p>
    <w:p w14:paraId="44A0E081" w14:textId="77777777" w:rsidR="00EA2E54" w:rsidRDefault="00EA2E54" w:rsidP="00EA2E54">
      <w:pPr>
        <w:spacing w:before="120" w:after="120" w:line="480" w:lineRule="auto"/>
        <w:rPr>
          <w:rFonts w:ascii="Times New Roman" w:hAnsi="Times New Roman"/>
        </w:rPr>
      </w:pPr>
    </w:p>
    <w:p w14:paraId="06596C1B" w14:textId="77777777" w:rsidR="00243165" w:rsidRDefault="00243165" w:rsidP="00EA2E54">
      <w:pPr>
        <w:spacing w:before="120" w:after="120" w:line="480" w:lineRule="auto"/>
        <w:jc w:val="center"/>
        <w:rPr>
          <w:rFonts w:ascii="Times New Roman" w:hAnsi="Times New Roman"/>
          <w:sz w:val="28"/>
          <w:szCs w:val="28"/>
        </w:rPr>
      </w:pPr>
    </w:p>
    <w:p w14:paraId="2F94FB23" w14:textId="77777777" w:rsidR="00243165" w:rsidRDefault="00243165" w:rsidP="00EA2E54">
      <w:pPr>
        <w:spacing w:before="120" w:after="120" w:line="480" w:lineRule="auto"/>
        <w:jc w:val="center"/>
        <w:rPr>
          <w:rFonts w:ascii="Times New Roman" w:hAnsi="Times New Roman"/>
          <w:sz w:val="28"/>
          <w:szCs w:val="28"/>
        </w:rPr>
      </w:pPr>
    </w:p>
    <w:p w14:paraId="5918AE4B" w14:textId="1435BD12" w:rsidR="00EA2E54" w:rsidRPr="00EA2E54" w:rsidRDefault="00EA2E54" w:rsidP="00EA2E54">
      <w:pPr>
        <w:spacing w:before="120" w:after="120" w:line="480" w:lineRule="auto"/>
        <w:jc w:val="center"/>
        <w:rPr>
          <w:rFonts w:ascii="Times New Roman" w:hAnsi="Times New Roman"/>
          <w:sz w:val="28"/>
          <w:szCs w:val="28"/>
        </w:rPr>
      </w:pPr>
      <w:r w:rsidRPr="00EA2E54">
        <w:rPr>
          <w:rFonts w:ascii="Times New Roman" w:hAnsi="Times New Roman"/>
          <w:sz w:val="28"/>
          <w:szCs w:val="28"/>
        </w:rPr>
        <w:t>Works Cited</w:t>
      </w:r>
    </w:p>
    <w:p w14:paraId="06A9A338" w14:textId="484073AA" w:rsidR="00243165" w:rsidRPr="00243165" w:rsidRDefault="00EA2E54">
      <w:pPr>
        <w:pStyle w:val="NormalWeb"/>
        <w:ind w:left="640" w:hanging="640"/>
        <w:divId w:val="1102607780"/>
        <w:rPr>
          <w:rFonts w:ascii="Times New Roman" w:hAnsi="Times New Roman"/>
          <w:noProof/>
          <w:sz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243165" w:rsidRPr="00243165">
        <w:rPr>
          <w:rFonts w:ascii="Times New Roman" w:hAnsi="Times New Roman"/>
          <w:noProof/>
          <w:sz w:val="24"/>
        </w:rPr>
        <w:t xml:space="preserve">1. </w:t>
      </w:r>
      <w:r w:rsidR="00243165" w:rsidRPr="00243165">
        <w:rPr>
          <w:rFonts w:ascii="Times New Roman" w:hAnsi="Times New Roman"/>
          <w:noProof/>
          <w:sz w:val="24"/>
        </w:rPr>
        <w:tab/>
        <w:t xml:space="preserve">Stankovic L. Transforming trauma: a qualitative feasibility study of integrative restoration (iRest) yoga Nidra on combat-related post-traumatic stress disorder. </w:t>
      </w:r>
      <w:r w:rsidR="00243165" w:rsidRPr="00243165">
        <w:rPr>
          <w:rFonts w:ascii="Times New Roman" w:hAnsi="Times New Roman"/>
          <w:i/>
          <w:iCs/>
          <w:noProof/>
          <w:sz w:val="24"/>
        </w:rPr>
        <w:t>Int J Yoga Therap</w:t>
      </w:r>
      <w:r w:rsidR="00243165" w:rsidRPr="00243165">
        <w:rPr>
          <w:rFonts w:ascii="Times New Roman" w:hAnsi="Times New Roman"/>
          <w:noProof/>
          <w:sz w:val="24"/>
        </w:rPr>
        <w:t>. 2011;21(21):23-37. http://www.ncbi.nlm.nih.gov/pubmed/22398342.</w:t>
      </w:r>
    </w:p>
    <w:p w14:paraId="34E75843" w14:textId="77777777" w:rsidR="00243165" w:rsidRPr="00243165" w:rsidRDefault="00243165">
      <w:pPr>
        <w:pStyle w:val="NormalWeb"/>
        <w:ind w:left="640" w:hanging="640"/>
        <w:divId w:val="1102607780"/>
        <w:rPr>
          <w:rFonts w:ascii="Times New Roman" w:hAnsi="Times New Roman"/>
          <w:noProof/>
          <w:sz w:val="24"/>
        </w:rPr>
      </w:pPr>
      <w:r w:rsidRPr="00243165">
        <w:rPr>
          <w:rFonts w:ascii="Times New Roman" w:hAnsi="Times New Roman"/>
          <w:noProof/>
          <w:sz w:val="24"/>
        </w:rPr>
        <w:t xml:space="preserve">2. </w:t>
      </w:r>
      <w:r w:rsidRPr="00243165">
        <w:rPr>
          <w:rFonts w:ascii="Times New Roman" w:hAnsi="Times New Roman"/>
          <w:noProof/>
          <w:sz w:val="24"/>
        </w:rPr>
        <w:tab/>
        <w:t xml:space="preserve">Carter J, Byrne G. A Two Year Study of the use of Yoga in a series of pilot studies as an adjunct to ordinary psychiatric treatment in a group of Vietnam War Veterans suffering from Post Traumatic Stress Disorder . </w:t>
      </w:r>
      <w:r w:rsidRPr="00243165">
        <w:rPr>
          <w:rFonts w:ascii="Times New Roman" w:hAnsi="Times New Roman"/>
          <w:i/>
          <w:iCs/>
          <w:noProof/>
          <w:sz w:val="24"/>
        </w:rPr>
        <w:t>Depression</w:t>
      </w:r>
      <w:r w:rsidRPr="00243165">
        <w:rPr>
          <w:rFonts w:ascii="Times New Roman" w:hAnsi="Times New Roman"/>
          <w:noProof/>
          <w:sz w:val="24"/>
        </w:rPr>
        <w:t>. 2002:1-11.</w:t>
      </w:r>
    </w:p>
    <w:p w14:paraId="2A31CFAB" w14:textId="77777777" w:rsidR="00243165" w:rsidRPr="00243165" w:rsidRDefault="00243165">
      <w:pPr>
        <w:pStyle w:val="NormalWeb"/>
        <w:ind w:left="640" w:hanging="640"/>
        <w:divId w:val="1102607780"/>
        <w:rPr>
          <w:rFonts w:ascii="Times New Roman" w:hAnsi="Times New Roman"/>
          <w:noProof/>
          <w:sz w:val="24"/>
        </w:rPr>
      </w:pPr>
      <w:r w:rsidRPr="00243165">
        <w:rPr>
          <w:rFonts w:ascii="Times New Roman" w:hAnsi="Times New Roman"/>
          <w:noProof/>
          <w:sz w:val="24"/>
        </w:rPr>
        <w:lastRenderedPageBreak/>
        <w:t xml:space="preserve">3. </w:t>
      </w:r>
      <w:r w:rsidRPr="00243165">
        <w:rPr>
          <w:rFonts w:ascii="Times New Roman" w:hAnsi="Times New Roman"/>
          <w:noProof/>
          <w:sz w:val="24"/>
        </w:rPr>
        <w:tab/>
        <w:t xml:space="preserve">Stoller CC, Greuel JH, Cimini LS, Fowler MS, Koomar JA. Effects of Sensory-Enhanced Yoga on Symptoms of Combat Stress in Deployed Military Personnel. </w:t>
      </w:r>
      <w:r w:rsidRPr="00243165">
        <w:rPr>
          <w:rFonts w:ascii="Times New Roman" w:hAnsi="Times New Roman"/>
          <w:i/>
          <w:iCs/>
          <w:noProof/>
          <w:sz w:val="24"/>
        </w:rPr>
        <w:t>Am J Occup Ther</w:t>
      </w:r>
      <w:r w:rsidRPr="00243165">
        <w:rPr>
          <w:rFonts w:ascii="Times New Roman" w:hAnsi="Times New Roman"/>
          <w:noProof/>
          <w:sz w:val="24"/>
        </w:rPr>
        <w:t>. 2011;66(1):59-68. doi:10.5014/ajot.2012.001230.</w:t>
      </w:r>
    </w:p>
    <w:p w14:paraId="53F897FB" w14:textId="77777777" w:rsidR="00243165" w:rsidRPr="00243165" w:rsidRDefault="00243165">
      <w:pPr>
        <w:pStyle w:val="NormalWeb"/>
        <w:ind w:left="640" w:hanging="640"/>
        <w:divId w:val="1102607780"/>
        <w:rPr>
          <w:rFonts w:ascii="Times New Roman" w:hAnsi="Times New Roman"/>
          <w:noProof/>
          <w:sz w:val="24"/>
        </w:rPr>
      </w:pPr>
      <w:r w:rsidRPr="00243165">
        <w:rPr>
          <w:rFonts w:ascii="Times New Roman" w:hAnsi="Times New Roman"/>
          <w:noProof/>
          <w:sz w:val="24"/>
        </w:rPr>
        <w:t xml:space="preserve">4. </w:t>
      </w:r>
      <w:r w:rsidRPr="00243165">
        <w:rPr>
          <w:rFonts w:ascii="Times New Roman" w:hAnsi="Times New Roman"/>
          <w:noProof/>
          <w:sz w:val="24"/>
        </w:rPr>
        <w:tab/>
        <w:t xml:space="preserve">Staples JK, Hamilton MF, Uddo M. A yoga program for the symptoms of post-traumatic stress disorder in veterans. </w:t>
      </w:r>
      <w:r w:rsidRPr="00243165">
        <w:rPr>
          <w:rFonts w:ascii="Times New Roman" w:hAnsi="Times New Roman"/>
          <w:i/>
          <w:iCs/>
          <w:noProof/>
          <w:sz w:val="24"/>
        </w:rPr>
        <w:t>Mil Med</w:t>
      </w:r>
      <w:r w:rsidRPr="00243165">
        <w:rPr>
          <w:rFonts w:ascii="Times New Roman" w:hAnsi="Times New Roman"/>
          <w:noProof/>
          <w:sz w:val="24"/>
        </w:rPr>
        <w:t>. 2013;178(8):854-860. http://www.ncbi.nlm.nih.gov/pubmed/23929045.</w:t>
      </w:r>
    </w:p>
    <w:p w14:paraId="02EB4F41" w14:textId="77777777" w:rsidR="00243165" w:rsidRPr="00243165" w:rsidRDefault="00243165">
      <w:pPr>
        <w:pStyle w:val="NormalWeb"/>
        <w:ind w:left="640" w:hanging="640"/>
        <w:divId w:val="1102607780"/>
        <w:rPr>
          <w:rFonts w:ascii="Times New Roman" w:hAnsi="Times New Roman"/>
          <w:noProof/>
          <w:sz w:val="24"/>
        </w:rPr>
      </w:pPr>
      <w:r w:rsidRPr="00243165">
        <w:rPr>
          <w:rFonts w:ascii="Times New Roman" w:hAnsi="Times New Roman"/>
          <w:noProof/>
          <w:sz w:val="24"/>
        </w:rPr>
        <w:t xml:space="preserve">5. </w:t>
      </w:r>
      <w:r w:rsidRPr="00243165">
        <w:rPr>
          <w:rFonts w:ascii="Times New Roman" w:hAnsi="Times New Roman"/>
          <w:noProof/>
          <w:sz w:val="24"/>
        </w:rPr>
        <w:tab/>
        <w:t xml:space="preserve">Kim SH, Schneider SM, Kravitz L, Mermier C, Burge MR. Mind-body practices for posttraumatic stress disorder. </w:t>
      </w:r>
      <w:r w:rsidRPr="00243165">
        <w:rPr>
          <w:rFonts w:ascii="Times New Roman" w:hAnsi="Times New Roman"/>
          <w:i/>
          <w:iCs/>
          <w:noProof/>
          <w:sz w:val="24"/>
        </w:rPr>
        <w:t>J Investig Med</w:t>
      </w:r>
      <w:r w:rsidRPr="00243165">
        <w:rPr>
          <w:rFonts w:ascii="Times New Roman" w:hAnsi="Times New Roman"/>
          <w:noProof/>
          <w:sz w:val="24"/>
        </w:rPr>
        <w:t>. 2013;61(5):827-834. doi:10.231/JIM.0b013e3182906862.</w:t>
      </w:r>
    </w:p>
    <w:p w14:paraId="184C26A4" w14:textId="77777777" w:rsidR="00243165" w:rsidRPr="00243165" w:rsidRDefault="00243165">
      <w:pPr>
        <w:pStyle w:val="NormalWeb"/>
        <w:ind w:left="640" w:hanging="640"/>
        <w:divId w:val="1102607780"/>
        <w:rPr>
          <w:rFonts w:ascii="Times New Roman" w:hAnsi="Times New Roman"/>
          <w:noProof/>
          <w:sz w:val="24"/>
        </w:rPr>
      </w:pPr>
      <w:r w:rsidRPr="00243165">
        <w:rPr>
          <w:rFonts w:ascii="Times New Roman" w:hAnsi="Times New Roman"/>
          <w:noProof/>
          <w:sz w:val="24"/>
        </w:rPr>
        <w:t xml:space="preserve">6. </w:t>
      </w:r>
      <w:r w:rsidRPr="00243165">
        <w:rPr>
          <w:rFonts w:ascii="Times New Roman" w:hAnsi="Times New Roman"/>
          <w:noProof/>
          <w:sz w:val="24"/>
        </w:rPr>
        <w:tab/>
        <w:t xml:space="preserve">Streeter CC, Gerbarg PL, Saper RB, Ciraulo D a., Brown RP. Effects of yoga on the autonomic nervous system, gamma-aminobutyric-acid, and allostasis in epilepsy, depression, and post-traumatic stress disorder. </w:t>
      </w:r>
      <w:r w:rsidRPr="00243165">
        <w:rPr>
          <w:rFonts w:ascii="Times New Roman" w:hAnsi="Times New Roman"/>
          <w:i/>
          <w:iCs/>
          <w:noProof/>
          <w:sz w:val="24"/>
        </w:rPr>
        <w:t>Med Hypotheses</w:t>
      </w:r>
      <w:r w:rsidRPr="00243165">
        <w:rPr>
          <w:rFonts w:ascii="Times New Roman" w:hAnsi="Times New Roman"/>
          <w:noProof/>
          <w:sz w:val="24"/>
        </w:rPr>
        <w:t>. 2012;78(5):571-579. doi:10.1016/j.mehy.2012.01.021.</w:t>
      </w:r>
    </w:p>
    <w:p w14:paraId="3C7313A2" w14:textId="77777777" w:rsidR="00243165" w:rsidRPr="00243165" w:rsidRDefault="00243165">
      <w:pPr>
        <w:pStyle w:val="NormalWeb"/>
        <w:ind w:left="640" w:hanging="640"/>
        <w:divId w:val="1102607780"/>
        <w:rPr>
          <w:rFonts w:ascii="Times New Roman" w:hAnsi="Times New Roman"/>
          <w:noProof/>
          <w:sz w:val="24"/>
        </w:rPr>
      </w:pPr>
      <w:r w:rsidRPr="00243165">
        <w:rPr>
          <w:rFonts w:ascii="Times New Roman" w:hAnsi="Times New Roman"/>
          <w:noProof/>
          <w:sz w:val="24"/>
        </w:rPr>
        <w:t xml:space="preserve">7. </w:t>
      </w:r>
      <w:r w:rsidRPr="00243165">
        <w:rPr>
          <w:rFonts w:ascii="Times New Roman" w:hAnsi="Times New Roman"/>
          <w:noProof/>
          <w:sz w:val="24"/>
        </w:rPr>
        <w:tab/>
        <w:t xml:space="preserve">Van Der Kolk B a. Clinical implications of neuroscience research in PTSD. </w:t>
      </w:r>
      <w:r w:rsidRPr="00243165">
        <w:rPr>
          <w:rFonts w:ascii="Times New Roman" w:hAnsi="Times New Roman"/>
          <w:i/>
          <w:iCs/>
          <w:noProof/>
          <w:sz w:val="24"/>
        </w:rPr>
        <w:t>Ann N Y Acad Sci</w:t>
      </w:r>
      <w:r w:rsidRPr="00243165">
        <w:rPr>
          <w:rFonts w:ascii="Times New Roman" w:hAnsi="Times New Roman"/>
          <w:noProof/>
          <w:sz w:val="24"/>
        </w:rPr>
        <w:t>. 2006;1071:277-293. doi:10.1196/annals.1364.022.</w:t>
      </w:r>
    </w:p>
    <w:p w14:paraId="25C50538" w14:textId="77777777" w:rsidR="00243165" w:rsidRPr="00243165" w:rsidRDefault="00243165">
      <w:pPr>
        <w:pStyle w:val="NormalWeb"/>
        <w:ind w:left="640" w:hanging="640"/>
        <w:divId w:val="1102607780"/>
        <w:rPr>
          <w:rFonts w:ascii="Times New Roman" w:hAnsi="Times New Roman"/>
          <w:noProof/>
          <w:sz w:val="24"/>
        </w:rPr>
      </w:pPr>
      <w:r w:rsidRPr="00243165">
        <w:rPr>
          <w:rFonts w:ascii="Times New Roman" w:hAnsi="Times New Roman"/>
          <w:noProof/>
          <w:sz w:val="24"/>
        </w:rPr>
        <w:t xml:space="preserve">8. </w:t>
      </w:r>
      <w:r w:rsidRPr="00243165">
        <w:rPr>
          <w:rFonts w:ascii="Times New Roman" w:hAnsi="Times New Roman"/>
          <w:noProof/>
          <w:sz w:val="24"/>
        </w:rPr>
        <w:tab/>
        <w:t xml:space="preserve">Cabral P, Meyer HB, Ames D. Effectiveness of yoga therapy as a complementary treatment for major psychiatric disorders: a meta-analysis. </w:t>
      </w:r>
      <w:r w:rsidRPr="00243165">
        <w:rPr>
          <w:rFonts w:ascii="Times New Roman" w:hAnsi="Times New Roman"/>
          <w:i/>
          <w:iCs/>
          <w:noProof/>
          <w:sz w:val="24"/>
        </w:rPr>
        <w:t>Prim Care Companion CNS Disord</w:t>
      </w:r>
      <w:r w:rsidRPr="00243165">
        <w:rPr>
          <w:rFonts w:ascii="Times New Roman" w:hAnsi="Times New Roman"/>
          <w:noProof/>
          <w:sz w:val="24"/>
        </w:rPr>
        <w:t>. 2011;13(4). doi:10.4088/PCC.10r01068.</w:t>
      </w:r>
    </w:p>
    <w:p w14:paraId="1266073E" w14:textId="77777777" w:rsidR="00243165" w:rsidRPr="00243165" w:rsidRDefault="00243165">
      <w:pPr>
        <w:pStyle w:val="NormalWeb"/>
        <w:ind w:left="640" w:hanging="640"/>
        <w:divId w:val="1102607780"/>
        <w:rPr>
          <w:rFonts w:ascii="Times New Roman" w:hAnsi="Times New Roman"/>
          <w:noProof/>
          <w:sz w:val="24"/>
        </w:rPr>
      </w:pPr>
      <w:r w:rsidRPr="00243165">
        <w:rPr>
          <w:rFonts w:ascii="Times New Roman" w:hAnsi="Times New Roman"/>
          <w:noProof/>
          <w:sz w:val="24"/>
        </w:rPr>
        <w:t xml:space="preserve">9. </w:t>
      </w:r>
      <w:r w:rsidRPr="00243165">
        <w:rPr>
          <w:rFonts w:ascii="Times New Roman" w:hAnsi="Times New Roman"/>
          <w:noProof/>
          <w:sz w:val="24"/>
        </w:rPr>
        <w:tab/>
        <w:t xml:space="preserve">Dick AM, Niles BL, Street AE, Dimartino DM, Mitchell KS. Examining mechanisms of change in a yoga intervention for women: The influence of mindfulness, psychological flexibility, and emotion regulation on PTSD symptoms. </w:t>
      </w:r>
      <w:r w:rsidRPr="00243165">
        <w:rPr>
          <w:rFonts w:ascii="Times New Roman" w:hAnsi="Times New Roman"/>
          <w:i/>
          <w:iCs/>
          <w:noProof/>
          <w:sz w:val="24"/>
        </w:rPr>
        <w:t>J Clin Psychol</w:t>
      </w:r>
      <w:r w:rsidRPr="00243165">
        <w:rPr>
          <w:rFonts w:ascii="Times New Roman" w:hAnsi="Times New Roman"/>
          <w:noProof/>
          <w:sz w:val="24"/>
        </w:rPr>
        <w:t>. 2014;00(0):1-13. doi:10.1002/jclp.22104.</w:t>
      </w:r>
    </w:p>
    <w:p w14:paraId="6F309D74" w14:textId="77777777" w:rsidR="00243165" w:rsidRPr="00243165" w:rsidRDefault="00243165">
      <w:pPr>
        <w:pStyle w:val="NormalWeb"/>
        <w:ind w:left="640" w:hanging="640"/>
        <w:divId w:val="1102607780"/>
        <w:rPr>
          <w:rFonts w:ascii="Times New Roman" w:hAnsi="Times New Roman"/>
          <w:noProof/>
          <w:sz w:val="24"/>
        </w:rPr>
      </w:pPr>
      <w:r w:rsidRPr="00243165">
        <w:rPr>
          <w:rFonts w:ascii="Times New Roman" w:hAnsi="Times New Roman"/>
          <w:noProof/>
          <w:sz w:val="24"/>
        </w:rPr>
        <w:t xml:space="preserve">10. </w:t>
      </w:r>
      <w:r w:rsidRPr="00243165">
        <w:rPr>
          <w:rFonts w:ascii="Times New Roman" w:hAnsi="Times New Roman"/>
          <w:noProof/>
          <w:sz w:val="24"/>
        </w:rPr>
        <w:tab/>
        <w:t xml:space="preserve">Mitchell KS, Dick a M, Dimartino DM, et al. A Pilot Study of a Randomized Controlled Trial of Yoga as an Intervention for PTSD Symptoms in Women. </w:t>
      </w:r>
      <w:r w:rsidRPr="00243165">
        <w:rPr>
          <w:rFonts w:ascii="Times New Roman" w:hAnsi="Times New Roman"/>
          <w:i/>
          <w:iCs/>
          <w:noProof/>
          <w:sz w:val="24"/>
        </w:rPr>
        <w:t>J Trauma Stress</w:t>
      </w:r>
      <w:r w:rsidRPr="00243165">
        <w:rPr>
          <w:rFonts w:ascii="Times New Roman" w:hAnsi="Times New Roman"/>
          <w:noProof/>
          <w:sz w:val="24"/>
        </w:rPr>
        <w:t>. 2014;(April):121-128. doi:10.1002/jts.</w:t>
      </w:r>
    </w:p>
    <w:p w14:paraId="3715535E" w14:textId="77777777" w:rsidR="00243165" w:rsidRPr="00243165" w:rsidRDefault="00243165">
      <w:pPr>
        <w:pStyle w:val="NormalWeb"/>
        <w:ind w:left="640" w:hanging="640"/>
        <w:divId w:val="1102607780"/>
        <w:rPr>
          <w:rFonts w:ascii="Times New Roman" w:hAnsi="Times New Roman"/>
          <w:noProof/>
          <w:sz w:val="24"/>
        </w:rPr>
      </w:pPr>
      <w:r w:rsidRPr="00243165">
        <w:rPr>
          <w:rFonts w:ascii="Times New Roman" w:hAnsi="Times New Roman"/>
          <w:noProof/>
          <w:sz w:val="24"/>
        </w:rPr>
        <w:t xml:space="preserve">11. </w:t>
      </w:r>
      <w:r w:rsidRPr="00243165">
        <w:rPr>
          <w:rFonts w:ascii="Times New Roman" w:hAnsi="Times New Roman"/>
          <w:noProof/>
          <w:sz w:val="24"/>
        </w:rPr>
        <w:tab/>
        <w:t xml:space="preserve">Libby DJ, Reddy F, Pilver CE, Desai R a. The use of yoga in specialized VA PTSD treatment programs. </w:t>
      </w:r>
      <w:r w:rsidRPr="00243165">
        <w:rPr>
          <w:rFonts w:ascii="Times New Roman" w:hAnsi="Times New Roman"/>
          <w:i/>
          <w:iCs/>
          <w:noProof/>
          <w:sz w:val="24"/>
        </w:rPr>
        <w:t>Int J Yoga Therap</w:t>
      </w:r>
      <w:r w:rsidRPr="00243165">
        <w:rPr>
          <w:rFonts w:ascii="Times New Roman" w:hAnsi="Times New Roman"/>
          <w:noProof/>
          <w:sz w:val="24"/>
        </w:rPr>
        <w:t>. 2012;22(22):79-87. http://www.ncbi.nlm.nih.gov/pubmed/23070675.</w:t>
      </w:r>
    </w:p>
    <w:p w14:paraId="482C0A1A" w14:textId="77777777" w:rsidR="00243165" w:rsidRPr="00243165" w:rsidRDefault="00243165">
      <w:pPr>
        <w:pStyle w:val="NormalWeb"/>
        <w:ind w:left="640" w:hanging="640"/>
        <w:divId w:val="1102607780"/>
        <w:rPr>
          <w:rFonts w:ascii="Times New Roman" w:hAnsi="Times New Roman"/>
          <w:noProof/>
          <w:sz w:val="24"/>
        </w:rPr>
      </w:pPr>
      <w:r w:rsidRPr="00243165">
        <w:rPr>
          <w:rFonts w:ascii="Times New Roman" w:hAnsi="Times New Roman"/>
          <w:noProof/>
          <w:sz w:val="24"/>
        </w:rPr>
        <w:t xml:space="preserve">12. </w:t>
      </w:r>
      <w:r w:rsidRPr="00243165">
        <w:rPr>
          <w:rFonts w:ascii="Times New Roman" w:hAnsi="Times New Roman"/>
          <w:noProof/>
          <w:sz w:val="24"/>
        </w:rPr>
        <w:tab/>
        <w:t xml:space="preserve">Van der Kolk BA, Stone L, West J, et al. Yoga as an adjunctive treatment for posttraumatic stress disorder: A randomized controlled trial. </w:t>
      </w:r>
      <w:r w:rsidRPr="00243165">
        <w:rPr>
          <w:rFonts w:ascii="Times New Roman" w:hAnsi="Times New Roman"/>
          <w:i/>
          <w:iCs/>
          <w:noProof/>
          <w:sz w:val="24"/>
        </w:rPr>
        <w:t>J Clin Psychiatry</w:t>
      </w:r>
      <w:r w:rsidRPr="00243165">
        <w:rPr>
          <w:rFonts w:ascii="Times New Roman" w:hAnsi="Times New Roman"/>
          <w:noProof/>
          <w:sz w:val="24"/>
        </w:rPr>
        <w:t>. 2014;75(6):e559-e565. doi:10.4088/JCP.13m08561.</w:t>
      </w:r>
    </w:p>
    <w:p w14:paraId="5C8C4FD3" w14:textId="77777777" w:rsidR="00243165" w:rsidRPr="00243165" w:rsidRDefault="00243165">
      <w:pPr>
        <w:pStyle w:val="NormalWeb"/>
        <w:ind w:left="640" w:hanging="640"/>
        <w:divId w:val="1102607780"/>
        <w:rPr>
          <w:rFonts w:ascii="Times New Roman" w:hAnsi="Times New Roman"/>
          <w:noProof/>
          <w:sz w:val="24"/>
        </w:rPr>
      </w:pPr>
      <w:r w:rsidRPr="00243165">
        <w:rPr>
          <w:rFonts w:ascii="Times New Roman" w:hAnsi="Times New Roman"/>
          <w:noProof/>
          <w:sz w:val="24"/>
        </w:rPr>
        <w:t xml:space="preserve">13. </w:t>
      </w:r>
      <w:r w:rsidRPr="00243165">
        <w:rPr>
          <w:rFonts w:ascii="Times New Roman" w:hAnsi="Times New Roman"/>
          <w:noProof/>
          <w:sz w:val="24"/>
        </w:rPr>
        <w:tab/>
        <w:t xml:space="preserve">Telles S, Singh N, Joshi M, Balkrishna A. Post traumatic stress symptoms and heart rate variability in Bihar flood survivors following yoga: a randomized controlled study. </w:t>
      </w:r>
      <w:r w:rsidRPr="00243165">
        <w:rPr>
          <w:rFonts w:ascii="Times New Roman" w:hAnsi="Times New Roman"/>
          <w:i/>
          <w:iCs/>
          <w:noProof/>
          <w:sz w:val="24"/>
        </w:rPr>
        <w:t>BMC Psychiatry</w:t>
      </w:r>
      <w:r w:rsidRPr="00243165">
        <w:rPr>
          <w:rFonts w:ascii="Times New Roman" w:hAnsi="Times New Roman"/>
          <w:noProof/>
          <w:sz w:val="24"/>
        </w:rPr>
        <w:t>. 2010;10:18.</w:t>
      </w:r>
    </w:p>
    <w:p w14:paraId="0DDF3D54" w14:textId="77777777" w:rsidR="00243165" w:rsidRPr="00243165" w:rsidRDefault="00243165">
      <w:pPr>
        <w:pStyle w:val="NormalWeb"/>
        <w:ind w:left="640" w:hanging="640"/>
        <w:divId w:val="1102607780"/>
        <w:rPr>
          <w:rFonts w:ascii="Times New Roman" w:hAnsi="Times New Roman"/>
          <w:noProof/>
          <w:sz w:val="24"/>
        </w:rPr>
      </w:pPr>
      <w:r w:rsidRPr="00243165">
        <w:rPr>
          <w:rFonts w:ascii="Times New Roman" w:hAnsi="Times New Roman"/>
          <w:noProof/>
          <w:sz w:val="24"/>
        </w:rPr>
        <w:lastRenderedPageBreak/>
        <w:t xml:space="preserve">14. </w:t>
      </w:r>
      <w:r w:rsidRPr="00243165">
        <w:rPr>
          <w:rFonts w:ascii="Times New Roman" w:hAnsi="Times New Roman"/>
          <w:noProof/>
          <w:sz w:val="24"/>
        </w:rPr>
        <w:tab/>
        <w:t xml:space="preserve">Downs SH, Black N. The feasibility of creating a checklist for the assessment of the methodological quality both of randomised and non-randomised studies of health care interventions. </w:t>
      </w:r>
      <w:r w:rsidRPr="00243165">
        <w:rPr>
          <w:rFonts w:ascii="Times New Roman" w:hAnsi="Times New Roman"/>
          <w:i/>
          <w:iCs/>
          <w:noProof/>
          <w:sz w:val="24"/>
        </w:rPr>
        <w:t>J Epidemiol Community Health</w:t>
      </w:r>
      <w:r w:rsidRPr="00243165">
        <w:rPr>
          <w:rFonts w:ascii="Times New Roman" w:hAnsi="Times New Roman"/>
          <w:noProof/>
          <w:sz w:val="24"/>
        </w:rPr>
        <w:t xml:space="preserve">. 1998;52(6):377-384. http://www.pubmedcentral.nih.gov/articlerender.fcgi?artid=1756728&amp;tool=pmcentrez&amp;rendertype=abstract. </w:t>
      </w:r>
    </w:p>
    <w:p w14:paraId="22E363CA" w14:textId="4B0F8FDE" w:rsidR="00EA2E54" w:rsidRDefault="00EA2E54" w:rsidP="00243165">
      <w:pPr>
        <w:pStyle w:val="NormalWeb"/>
        <w:ind w:left="640" w:hanging="640"/>
        <w:divId w:val="586616019"/>
        <w:rPr>
          <w:rFonts w:ascii="Times New Roman" w:hAnsi="Times New Roman"/>
        </w:rPr>
      </w:pPr>
      <w:r>
        <w:rPr>
          <w:rFonts w:ascii="Times New Roman" w:hAnsi="Times New Roman"/>
        </w:rPr>
        <w:fldChar w:fldCharType="end"/>
      </w:r>
    </w:p>
    <w:p w14:paraId="0014C316" w14:textId="0B46CF8B" w:rsidR="00EA2E54" w:rsidRPr="00F21C4B" w:rsidRDefault="00EA2E54" w:rsidP="00F21C4B">
      <w:pPr>
        <w:spacing w:before="120" w:after="120"/>
        <w:rPr>
          <w:rFonts w:ascii="Times New Roman" w:hAnsi="Times New Roman"/>
        </w:rPr>
      </w:pPr>
      <w:r>
        <w:rPr>
          <w:rFonts w:ascii="Times New Roman" w:hAnsi="Times New Roman"/>
        </w:rPr>
        <w:tab/>
        <w:t xml:space="preserve"> </w:t>
      </w:r>
    </w:p>
    <w:p w14:paraId="0AA89928" w14:textId="77777777" w:rsidR="00CD5E98" w:rsidRPr="00CD5E98" w:rsidRDefault="00CD5E98" w:rsidP="00CD5E98">
      <w:pPr>
        <w:rPr>
          <w:rFonts w:ascii="Times New Roman" w:hAnsi="Times New Roman"/>
        </w:rPr>
      </w:pPr>
    </w:p>
    <w:p w14:paraId="01084BCE" w14:textId="77777777" w:rsidR="00CD5E98" w:rsidRPr="00CD5E98" w:rsidRDefault="00CD5E98" w:rsidP="00CD5E98">
      <w:pPr>
        <w:spacing w:after="0"/>
        <w:rPr>
          <w:rFonts w:ascii="Times New Roman" w:hAnsi="Times New Roman"/>
          <w:sz w:val="28"/>
          <w:szCs w:val="28"/>
        </w:rPr>
      </w:pPr>
    </w:p>
    <w:p w14:paraId="3650E11F" w14:textId="77777777" w:rsidR="00CD5E98" w:rsidRDefault="00CD5E98" w:rsidP="00FE4959">
      <w:pPr>
        <w:spacing w:after="0"/>
        <w:jc w:val="center"/>
        <w:rPr>
          <w:rFonts w:ascii="Times New Roman" w:hAnsi="Times New Roman"/>
        </w:rPr>
      </w:pPr>
    </w:p>
    <w:p w14:paraId="57D94072" w14:textId="77777777" w:rsidR="00CD5E98" w:rsidRPr="00CD5E98" w:rsidRDefault="00CD5E98" w:rsidP="00CD5E98">
      <w:pPr>
        <w:spacing w:after="0"/>
        <w:rPr>
          <w:rFonts w:ascii="Times New Roman" w:hAnsi="Times New Roman"/>
        </w:rPr>
      </w:pPr>
    </w:p>
    <w:p w14:paraId="448A4715" w14:textId="77777777" w:rsidR="00FE4959" w:rsidRDefault="00FE4959" w:rsidP="00FE4959">
      <w:pPr>
        <w:spacing w:after="0"/>
        <w:jc w:val="center"/>
      </w:pPr>
    </w:p>
    <w:p w14:paraId="07D5B92A" w14:textId="77777777" w:rsidR="00FE4959" w:rsidRDefault="00FE4959" w:rsidP="00FE4959">
      <w:pPr>
        <w:spacing w:after="0"/>
      </w:pPr>
    </w:p>
    <w:sectPr w:rsidR="00FE4959" w:rsidSect="00FE4959">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4959"/>
    <w:rsid w:val="00087A5A"/>
    <w:rsid w:val="0019702F"/>
    <w:rsid w:val="00243165"/>
    <w:rsid w:val="0030160B"/>
    <w:rsid w:val="003928DF"/>
    <w:rsid w:val="003F7196"/>
    <w:rsid w:val="005F32BA"/>
    <w:rsid w:val="00657293"/>
    <w:rsid w:val="00864150"/>
    <w:rsid w:val="00AC0F75"/>
    <w:rsid w:val="00B244CF"/>
    <w:rsid w:val="00BD5A45"/>
    <w:rsid w:val="00C263B7"/>
    <w:rsid w:val="00CD5E98"/>
    <w:rsid w:val="00CF2E38"/>
    <w:rsid w:val="00DF0DFF"/>
    <w:rsid w:val="00E20108"/>
    <w:rsid w:val="00E74319"/>
    <w:rsid w:val="00EA2E54"/>
    <w:rsid w:val="00EF5E6F"/>
    <w:rsid w:val="00F21C4B"/>
    <w:rsid w:val="00F567DB"/>
    <w:rsid w:val="00F9426D"/>
    <w:rsid w:val="00FE495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299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A2E54"/>
    <w:pPr>
      <w:spacing w:before="100" w:beforeAutospacing="1" w:after="100" w:afterAutospacing="1"/>
    </w:pPr>
    <w:rPr>
      <w:rFonts w:ascii="Times" w:hAnsi="Times" w:cs="Times New Roman"/>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A2E54"/>
    <w:pPr>
      <w:spacing w:before="100" w:beforeAutospacing="1" w:after="100" w:afterAutospacing="1"/>
    </w:pPr>
    <w:rPr>
      <w:rFonts w:ascii="Times" w:hAnsi="Times" w:cs="Times New Roman"/>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2026657">
      <w:bodyDiv w:val="1"/>
      <w:marLeft w:val="0"/>
      <w:marRight w:val="0"/>
      <w:marTop w:val="0"/>
      <w:marBottom w:val="0"/>
      <w:divBdr>
        <w:top w:val="none" w:sz="0" w:space="0" w:color="auto"/>
        <w:left w:val="none" w:sz="0" w:space="0" w:color="auto"/>
        <w:bottom w:val="none" w:sz="0" w:space="0" w:color="auto"/>
        <w:right w:val="none" w:sz="0" w:space="0" w:color="auto"/>
      </w:divBdr>
      <w:divsChild>
        <w:div w:id="78404041">
          <w:marLeft w:val="0"/>
          <w:marRight w:val="0"/>
          <w:marTop w:val="0"/>
          <w:marBottom w:val="0"/>
          <w:divBdr>
            <w:top w:val="none" w:sz="0" w:space="0" w:color="auto"/>
            <w:left w:val="none" w:sz="0" w:space="0" w:color="auto"/>
            <w:bottom w:val="none" w:sz="0" w:space="0" w:color="auto"/>
            <w:right w:val="none" w:sz="0" w:space="0" w:color="auto"/>
          </w:divBdr>
          <w:divsChild>
            <w:div w:id="1026834712">
              <w:marLeft w:val="0"/>
              <w:marRight w:val="0"/>
              <w:marTop w:val="0"/>
              <w:marBottom w:val="0"/>
              <w:divBdr>
                <w:top w:val="none" w:sz="0" w:space="0" w:color="auto"/>
                <w:left w:val="none" w:sz="0" w:space="0" w:color="auto"/>
                <w:bottom w:val="none" w:sz="0" w:space="0" w:color="auto"/>
                <w:right w:val="none" w:sz="0" w:space="0" w:color="auto"/>
              </w:divBdr>
              <w:divsChild>
                <w:div w:id="499738608">
                  <w:marLeft w:val="0"/>
                  <w:marRight w:val="0"/>
                  <w:marTop w:val="0"/>
                  <w:marBottom w:val="0"/>
                  <w:divBdr>
                    <w:top w:val="none" w:sz="0" w:space="0" w:color="auto"/>
                    <w:left w:val="none" w:sz="0" w:space="0" w:color="auto"/>
                    <w:bottom w:val="none" w:sz="0" w:space="0" w:color="auto"/>
                    <w:right w:val="none" w:sz="0" w:space="0" w:color="auto"/>
                  </w:divBdr>
                  <w:divsChild>
                    <w:div w:id="1126046720">
                      <w:marLeft w:val="0"/>
                      <w:marRight w:val="0"/>
                      <w:marTop w:val="0"/>
                      <w:marBottom w:val="0"/>
                      <w:divBdr>
                        <w:top w:val="none" w:sz="0" w:space="0" w:color="auto"/>
                        <w:left w:val="none" w:sz="0" w:space="0" w:color="auto"/>
                        <w:bottom w:val="none" w:sz="0" w:space="0" w:color="auto"/>
                        <w:right w:val="none" w:sz="0" w:space="0" w:color="auto"/>
                      </w:divBdr>
                      <w:divsChild>
                        <w:div w:id="624654616">
                          <w:marLeft w:val="0"/>
                          <w:marRight w:val="0"/>
                          <w:marTop w:val="0"/>
                          <w:marBottom w:val="0"/>
                          <w:divBdr>
                            <w:top w:val="none" w:sz="0" w:space="0" w:color="auto"/>
                            <w:left w:val="none" w:sz="0" w:space="0" w:color="auto"/>
                            <w:bottom w:val="none" w:sz="0" w:space="0" w:color="auto"/>
                            <w:right w:val="none" w:sz="0" w:space="0" w:color="auto"/>
                          </w:divBdr>
                          <w:divsChild>
                            <w:div w:id="586616019">
                              <w:marLeft w:val="0"/>
                              <w:marRight w:val="0"/>
                              <w:marTop w:val="0"/>
                              <w:marBottom w:val="0"/>
                              <w:divBdr>
                                <w:top w:val="none" w:sz="0" w:space="0" w:color="auto"/>
                                <w:left w:val="none" w:sz="0" w:space="0" w:color="auto"/>
                                <w:bottom w:val="none" w:sz="0" w:space="0" w:color="auto"/>
                                <w:right w:val="none" w:sz="0" w:space="0" w:color="auto"/>
                              </w:divBdr>
                              <w:divsChild>
                                <w:div w:id="110260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92</TotalTime>
  <Pages>7</Pages>
  <Words>17635</Words>
  <Characters>100523</Characters>
  <Application>Microsoft Macintosh Word</Application>
  <DocSecurity>0</DocSecurity>
  <Lines>837</Lines>
  <Paragraphs>235</Paragraphs>
  <ScaleCrop>false</ScaleCrop>
  <Company>UNC-Chapel Hill</Company>
  <LinksUpToDate>false</LinksUpToDate>
  <CharactersWithSpaces>117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Gwynn</dc:creator>
  <cp:keywords/>
  <dc:description/>
  <cp:lastModifiedBy>Amy Gwynn</cp:lastModifiedBy>
  <cp:revision>7</cp:revision>
  <dcterms:created xsi:type="dcterms:W3CDTF">2015-03-28T21:01:00Z</dcterms:created>
  <dcterms:modified xsi:type="dcterms:W3CDTF">2015-04-08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ygwynn@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